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9DDA70" w14:textId="5507886C" w:rsidR="00FF7307" w:rsidRPr="00351BA2" w:rsidRDefault="00F405B6" w:rsidP="00F405B6">
      <w:pPr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ystematic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Reviews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Classification</w:t>
      </w:r>
      <w:proofErr w:type="spellEnd"/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2124"/>
        <w:gridCol w:w="1251"/>
        <w:gridCol w:w="5119"/>
      </w:tblGrid>
      <w:tr w:rsidR="00D563A5" w:rsidRPr="00D563A5" w14:paraId="109702BC" w14:textId="77777777" w:rsidTr="009B1D7D">
        <w:tc>
          <w:tcPr>
            <w:tcW w:w="0" w:type="auto"/>
            <w:vAlign w:val="center"/>
          </w:tcPr>
          <w:p w14:paraId="16CA07A6" w14:textId="6F64F6B6" w:rsidR="003D4A71" w:rsidRPr="00D563A5" w:rsidRDefault="003D4A71" w:rsidP="003D4A71">
            <w:pPr>
              <w:jc w:val="center"/>
              <w:rPr>
                <w:lang w:val="en-US"/>
              </w:rPr>
            </w:pPr>
            <w:proofErr w:type="spellStart"/>
            <w:r w:rsidRPr="00D563A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tudy</w:t>
            </w:r>
            <w:proofErr w:type="spellEnd"/>
            <w:r w:rsidRPr="00D563A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D563A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Reference</w:t>
            </w:r>
            <w:proofErr w:type="spellEnd"/>
          </w:p>
        </w:tc>
        <w:tc>
          <w:tcPr>
            <w:tcW w:w="0" w:type="auto"/>
            <w:vAlign w:val="center"/>
          </w:tcPr>
          <w:p w14:paraId="5F943841" w14:textId="0F599D34" w:rsidR="003D4A71" w:rsidRPr="00D563A5" w:rsidRDefault="003D4A71" w:rsidP="003D4A71">
            <w:pPr>
              <w:jc w:val="center"/>
              <w:rPr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RISMA grade</w:t>
            </w:r>
          </w:p>
        </w:tc>
        <w:tc>
          <w:tcPr>
            <w:tcW w:w="0" w:type="auto"/>
            <w:vAlign w:val="center"/>
          </w:tcPr>
          <w:p w14:paraId="543F045B" w14:textId="7BF09BBE" w:rsidR="003D4A71" w:rsidRPr="00D563A5" w:rsidRDefault="003D4A71" w:rsidP="003D4A71">
            <w:pPr>
              <w:jc w:val="center"/>
              <w:rPr>
                <w:lang w:val="en-US"/>
              </w:rPr>
            </w:pPr>
            <w:proofErr w:type="spellStart"/>
            <w:r w:rsidRPr="00D563A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Primary</w:t>
            </w:r>
            <w:proofErr w:type="spellEnd"/>
            <w:r w:rsidRPr="00D563A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D563A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utcomes</w:t>
            </w:r>
            <w:proofErr w:type="spellEnd"/>
          </w:p>
        </w:tc>
      </w:tr>
      <w:tr w:rsidR="00D563A5" w:rsidRPr="00D563A5" w14:paraId="2FC3BE4B" w14:textId="77777777" w:rsidTr="009B1D7D">
        <w:tc>
          <w:tcPr>
            <w:tcW w:w="0" w:type="auto"/>
            <w:vAlign w:val="center"/>
          </w:tcPr>
          <w:p w14:paraId="0C509A73" w14:textId="5A355C8A" w:rsidR="00D563A5" w:rsidRPr="00D563A5" w:rsidRDefault="00D563A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Hessami&lt;/Author&gt;&lt;Year&gt;2020&lt;/Year&gt;&lt;IDText&gt;COVID-19 pandemic and maternal mental health: a systematic review and meta-analysis&lt;/IDText&gt;&lt;DisplayText&gt;(Hessami, Romanelli, et al., 2020)&lt;/DisplayText&gt;&lt;record&gt;&lt;titles&gt;&lt;title&gt;COVID-19 pandemic and maternal mental health: a systematic review and meta-analysis&lt;/title&gt;&lt;secondary-title&gt;Journal of Maternal-Fetal &amp;amp; Neonatal Medicine&lt;/secondary-title&gt;&lt;/titles&gt;&lt;pages&gt;1-8&lt;/pages&gt;&lt;contributors&gt;&lt;authors&gt;&lt;author&gt;Hessami, K.&lt;/author&gt;&lt;author&gt;Romanelli, C.&lt;/author&gt;&lt;author&gt;Chiurazzi, M.&lt;/author&gt;&lt;author&gt;Cozzolino, M.&lt;/author&gt;&lt;/authors&gt;&lt;/contributors&gt;&lt;added-date format="utc"&gt;1646615476&lt;/added-date&gt;&lt;ref-type name="Journal Article"&gt;17&lt;/ref-type&gt;&lt;dates&gt;&lt;year&gt;2020&lt;/year&gt;&lt;/dates&gt;&lt;rec-number&gt;1206&lt;/rec-number&gt;&lt;last-updated-date format="utc"&gt;1646624806&lt;/last-updated-date&gt;&lt;accession-num&gt;33135523&lt;/accession-num&gt;&lt;electronic-resource-num&gt;10.1080/14767058.2020.184315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Hessami, Romanelli,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0B41F171" w14:textId="51A85249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0" w:type="auto"/>
            <w:vAlign w:val="center"/>
          </w:tcPr>
          <w:p w14:paraId="7BD83059" w14:textId="4169A97D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aternal mental health</w:t>
            </w:r>
          </w:p>
        </w:tc>
      </w:tr>
      <w:tr w:rsidR="00D563A5" w:rsidRPr="00D563A5" w14:paraId="7BDA4928" w14:textId="77777777" w:rsidTr="009B1D7D">
        <w:tc>
          <w:tcPr>
            <w:tcW w:w="0" w:type="auto"/>
            <w:vAlign w:val="center"/>
          </w:tcPr>
          <w:p w14:paraId="036815BF" w14:textId="1B46DB05" w:rsidR="00D563A5" w:rsidRPr="00D563A5" w:rsidRDefault="00D563A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Juan&lt;/Author&gt;&lt;Year&gt;2020&lt;/Year&gt;&lt;IDText&gt;Effect of coronavirus disease 2019 (COVID-19) on maternal, perinatal and neonatal outcome: systematic review&lt;/IDText&gt;&lt;DisplayText&gt;(Juan et al., 2020)&lt;/DisplayText&gt;&lt;record&gt;&lt;titles&gt;&lt;title&gt;Effect of coronavirus disease 2019 (COVID-19) on maternal, perinatal and neonatal outcome: systematic review&lt;/title&gt;&lt;secondary-title&gt;Ultrasound in Obstetrics and Gynecology&lt;/secondary-title&gt;&lt;/titles&gt;&lt;pages&gt;15-27&lt;/pages&gt;&lt;number&gt;1&lt;/number&gt;&lt;contributors&gt;&lt;authors&gt;&lt;author&gt;Juan, J.&lt;/author&gt;&lt;author&gt;Gil, M. M.&lt;/author&gt;&lt;author&gt;Rong, Z.&lt;/author&gt;&lt;author&gt;Zhang, Y.&lt;/author&gt;&lt;author&gt;Yang, H.&lt;/author&gt;&lt;author&gt;Poon, L. C.&lt;/author&gt;&lt;/authors&gt;&lt;/contributors&gt;&lt;added-date format="utc"&gt;1646615477&lt;/added-date&gt;&lt;ref-type name="Journal Article"&gt;17&lt;/ref-type&gt;&lt;dates&gt;&lt;year&gt;2020&lt;/year&gt;&lt;/dates&gt;&lt;rec-number&gt;1228&lt;/rec-number&gt;&lt;last-updated-date format="utc"&gt;1646624806&lt;/last-updated-date&gt;&lt;accession-num&gt;32430957&lt;/accession-num&gt;&lt;electronic-resource-num&gt;10.1002/uog.22088&lt;/electronic-resource-num&gt;&lt;volume&gt;56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Juan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B16F356" w14:textId="1C2E667E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4A8217DD" w14:textId="3B1EA3D9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COVID impact on neonatal and maternal health</w:t>
            </w:r>
          </w:p>
        </w:tc>
      </w:tr>
      <w:tr w:rsidR="00D563A5" w:rsidRPr="00D563A5" w14:paraId="05BAA007" w14:textId="77777777" w:rsidTr="009B1D7D">
        <w:tc>
          <w:tcPr>
            <w:tcW w:w="0" w:type="auto"/>
            <w:vAlign w:val="center"/>
          </w:tcPr>
          <w:p w14:paraId="00357580" w14:textId="5C7DDD63" w:rsidR="00D563A5" w:rsidRPr="00D563A5" w:rsidRDefault="00D563A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Muhidin&lt;/Author&gt;&lt;Year&gt;2020&lt;/Year&gt;&lt;IDText&gt;Analysis of Maternal Coronavirus Infections and Neonates Born to Mothers with 2019-nCoV; a Systematic Review&lt;/IDText&gt;&lt;DisplayText&gt;(Muhidin et al., 2020)&lt;/DisplayText&gt;&lt;record&gt;&lt;titles&gt;&lt;title&gt;Analysis of Maternal Coronavirus Infections and Neonates Born to Mothers with 2019-nCoV; a Systematic Review&lt;/title&gt;&lt;secondary-title&gt;Arch Acad Emerg Med&lt;/secondary-title&gt;&lt;/titles&gt;&lt;pages&gt;e49&lt;/pages&gt;&lt;number&gt;1&lt;/number&gt;&lt;contributors&gt;&lt;authors&gt;&lt;author&gt;Muhidin, S.&lt;/author&gt;&lt;author&gt;Behboodi Moghadam, Z.&lt;/author&gt;&lt;author&gt;Vizheh, M.&lt;/author&gt;&lt;/authors&gt;&lt;/contributors&gt;&lt;added-date format="utc"&gt;1646615481&lt;/added-date&gt;&lt;ref-type name="Journal Article"&gt;17&lt;/ref-type&gt;&lt;dates&gt;&lt;year&gt;2020&lt;/year&gt;&lt;/dates&gt;&lt;rec-number&gt;1341&lt;/rec-number&gt;&lt;last-updated-date format="utc"&gt;1646624806&lt;/last-updated-date&gt;&lt;accession-num&gt;32440660&lt;/accession-num&gt;&lt;volume&gt;8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Muhidin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DE96D9E" w14:textId="5E5C493F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26</w:t>
            </w:r>
          </w:p>
        </w:tc>
        <w:tc>
          <w:tcPr>
            <w:tcW w:w="0" w:type="auto"/>
            <w:vAlign w:val="center"/>
          </w:tcPr>
          <w:p w14:paraId="1F1F1022" w14:textId="1572ED7A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1A0EEF71" w14:textId="77777777" w:rsidTr="009B1D7D">
        <w:tc>
          <w:tcPr>
            <w:tcW w:w="0" w:type="auto"/>
            <w:vAlign w:val="center"/>
          </w:tcPr>
          <w:p w14:paraId="6399DE72" w14:textId="07D00182" w:rsidR="00D563A5" w:rsidRPr="00D563A5" w:rsidRDefault="00D563A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Capobianco&lt;/Author&gt;&lt;Year&gt;2020&lt;/Year&gt;&lt;IDText&gt;COVID-19 in pregnant women: A systematic review and meta-analysis&lt;/IDText&gt;&lt;DisplayText&gt;(Capobianco et al., 2020)&lt;/DisplayText&gt;&lt;record&gt;&lt;titles&gt;&lt;title&gt;COVID-19 in pregnant women: A systematic review and meta-analysis&lt;/title&gt;&lt;secondary-title&gt;European Journal of Obstetrics, Gynecology, and Reproductive Biology&lt;/secondary-title&gt;&lt;/titles&gt;&lt;pages&gt;543-558&lt;/pages&gt;&lt;contributors&gt;&lt;authors&gt;&lt;author&gt;Capobianco, G.&lt;/author&gt;&lt;author&gt;Saderi, L.&lt;/author&gt;&lt;author&gt;Aliberti, S.&lt;/author&gt;&lt;author&gt;Mondoni, M.&lt;/author&gt;&lt;author&gt;Piana, A.&lt;/author&gt;&lt;author&gt;Dessole, F.&lt;/author&gt;&lt;author&gt;Dessole, M.&lt;/author&gt;&lt;author&gt;Cherchi, P. L.&lt;/author&gt;&lt;author&gt;Dessole, S.&lt;/author&gt;&lt;author&gt;Sotgiu, G.&lt;/author&gt;&lt;/authors&gt;&lt;/contributors&gt;&lt;added-date format="utc"&gt;1646615473&lt;/added-date&gt;&lt;ref-type name="Journal Article"&gt;17&lt;/ref-type&gt;&lt;dates&gt;&lt;year&gt;2020&lt;/year&gt;&lt;/dates&gt;&lt;rec-number&gt;1092&lt;/rec-number&gt;&lt;last-updated-date format="utc"&gt;1646624806&lt;/last-updated-date&gt;&lt;accession-num&gt;32713730&lt;/accession-num&gt;&lt;electronic-resource-num&gt;10.1016/j.ejogrb.2020.07.006&lt;/electronic-resource-num&gt;&lt;volume&gt;252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Capobianco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0F79435" w14:textId="114E2E82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0" w:type="auto"/>
            <w:vAlign w:val="center"/>
          </w:tcPr>
          <w:p w14:paraId="54FD7218" w14:textId="7F5AFAE1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28E7E96F" w14:textId="77777777" w:rsidTr="009B1D7D">
        <w:tc>
          <w:tcPr>
            <w:tcW w:w="0" w:type="auto"/>
            <w:vAlign w:val="center"/>
          </w:tcPr>
          <w:p w14:paraId="4A048B08" w14:textId="10018BF2" w:rsidR="00D563A5" w:rsidRPr="00D563A5" w:rsidRDefault="00D563A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Huntley&lt;/Author&gt;&lt;Year&gt;2020&lt;/Year&gt;&lt;IDText&gt;Rates of Maternal and Perinatal Mortality and Vertical Transmission in Pregnancies Complicated by Severe Acute Respiratory Syndrome Coronavirus 2 (SARS-Co-V-2) Infection: A Systematic Review&lt;/IDText&gt;&lt;DisplayText&gt;(Huntley et al., 2020)&lt;/DisplayText&gt;&lt;record&gt;&lt;urls&gt;&lt;related-urls&gt;&lt;url&gt;http://ezp-prod1.hul.harvard.edu/login?url=http://search.ebscohost.com/login.aspx?direct=true&amp;amp;db=rzh&amp;amp;AN=145486971&amp;amp;site=ehost-live&amp;amp;scope=site&lt;/url&gt;&lt;/related-urls&gt;&lt;/urls&gt;&lt;titles&gt;&lt;title&gt;Rates of Maternal and Perinatal Mortality and Vertical Transmission in Pregnancies Complicated by Severe Acute Respiratory Syndrome Coronavirus 2 (SARS-Co-V-2) Infection: A Systematic Review&lt;/title&gt;&lt;secondary-title&gt;Obstetrics and Gynecology&lt;/secondary-title&gt;&lt;/titles&gt;&lt;pages&gt;303-312&lt;/pages&gt;&lt;number&gt;2&lt;/number&gt;&lt;contributors&gt;&lt;authors&gt;&lt;author&gt;Huntley, Benjamin J. F.&lt;/author&gt;&lt;author&gt;Huntley, Erin S.&lt;/author&gt;&lt;author&gt;Di Mascio, Daniele&lt;/author&gt;&lt;author&gt;Chen, Tracy&lt;/author&gt;&lt;author&gt;Berghella, Vincenzo&lt;/author&gt;&lt;author&gt;Chauhan, Suneet P.&lt;/author&gt;&lt;/authors&gt;&lt;/contributors&gt;&lt;added-date format="utc"&gt;1646615477&lt;/added-date&gt;&lt;pub-location&gt;Baltimore, Maryland&lt;/pub-location&gt;&lt;ref-type name="Journal Article"&gt;17&lt;/ref-type&gt;&lt;dates&gt;&lt;year&gt;2020&lt;/year&gt;&lt;/dates&gt;&lt;rec-number&gt;1216&lt;/rec-number&gt;&lt;publisher&gt;Lippincott Williams &amp;amp; Wilkins&lt;/publisher&gt;&lt;last-updated-date format="utc"&gt;1646624806&lt;/last-updated-date&gt;&lt;accession-num&gt;145486971. Language: English. Entry Date: 20201112. Revision Date: 20201111. Publication Type: journal article. Commentary: Huntley Benjamin J F, Huntley Erin S, Di Mascio Daniele, Chen Tracy, Berghella Vincenzo, Chauhan Suneet P. In Reply. (OBSTET GYNECO&lt;/accession-num&gt;&lt;electronic-resource-num&gt;10.1097/AOG.0000000000004010&lt;/electronic-resource-num&gt;&lt;volume&gt;136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Huntley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B56889A" w14:textId="16C171FE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0" w:type="auto"/>
            <w:vAlign w:val="center"/>
          </w:tcPr>
          <w:p w14:paraId="31C3357E" w14:textId="163ECEE1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55A55769" w14:textId="77777777" w:rsidTr="009B1D7D">
        <w:tc>
          <w:tcPr>
            <w:tcW w:w="0" w:type="auto"/>
            <w:vAlign w:val="center"/>
          </w:tcPr>
          <w:p w14:paraId="63F305D0" w14:textId="2448DFE0" w:rsidR="00D563A5" w:rsidRPr="00D563A5" w:rsidRDefault="00D563A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Hessami&lt;/Author&gt;&lt;Year&gt;2020&lt;/Year&gt;&lt;IDText&gt;COVID-19 and maternal, fetal and neonatal mortality: a systematic review&lt;/IDText&gt;&lt;DisplayText&gt;(Hessami, Homayoon, et al., 2020)&lt;/DisplayText&gt;&lt;record&gt;&lt;titles&gt;&lt;title&gt;COVID-19 and maternal, fetal and neonatal mortality: a systematic review&lt;/title&gt;&lt;secondary-title&gt;Journal of Maternal-Fetal &amp;amp; Neonatal Medicine&lt;/secondary-title&gt;&lt;/titles&gt;&lt;pages&gt;1-6&lt;/pages&gt;&lt;contributors&gt;&lt;authors&gt;&lt;author&gt;Hessami, K.&lt;/author&gt;&lt;author&gt;Homayoon, N.&lt;/author&gt;&lt;author&gt;Hashemi, A.&lt;/author&gt;&lt;author&gt;Vafaei, H.&lt;/author&gt;&lt;author&gt;Kasraeian, M.&lt;/author&gt;&lt;author&gt;Asadi, N.&lt;/author&gt;&lt;/authors&gt;&lt;/contributors&gt;&lt;added-date format="utc"&gt;1646615476&lt;/added-date&gt;&lt;ref-type name="Journal Article"&gt;17&lt;/ref-type&gt;&lt;dates&gt;&lt;year&gt;2020&lt;/year&gt;&lt;/dates&gt;&lt;rec-number&gt;1205&lt;/rec-number&gt;&lt;last-updated-date format="utc"&gt;1646624806&lt;/last-updated-date&gt;&lt;accession-num&gt;32799712&lt;/accession-num&gt;&lt;electronic-resource-num&gt;10.1080/14767058.2020.180681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Hessami, Homayoon,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D32E921" w14:textId="67A3DC5B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0" w:type="auto"/>
            <w:vAlign w:val="center"/>
          </w:tcPr>
          <w:p w14:paraId="25269EC3" w14:textId="14497A49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5DC44EEB" w14:textId="77777777" w:rsidTr="009B1D7D">
        <w:trPr>
          <w:trHeight w:val="280"/>
        </w:trPr>
        <w:tc>
          <w:tcPr>
            <w:tcW w:w="0" w:type="auto"/>
            <w:vAlign w:val="center"/>
          </w:tcPr>
          <w:p w14:paraId="4317364E" w14:textId="524B356A" w:rsidR="00D563A5" w:rsidRPr="004B4FC5" w:rsidRDefault="004B4FC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Teles Abrao Trad&lt;/Author&gt;&lt;Year&gt;2020&lt;/Year&gt;&lt;IDText&gt;Complications and outcomes of SARS-CoV-2 in pregnancy: where and what is the evidence?&lt;/IDText&gt;&lt;DisplayText&gt;(Teles Abrao Trad et al., 2020)&lt;/DisplayText&gt;&lt;record&gt;&lt;urls&gt;&lt;related-urls&gt;&lt;url&gt;http://ezp-prod1.hul.harvard.edu/login?url=http://search.ebscohost.com/login.aspx?direct=true&amp;amp;db=rzh&amp;amp;AN=144526185&amp;amp;site=ehost-live&amp;amp;scope=site&lt;/url&gt;&lt;/related-urls&gt;&lt;/urls&gt;&lt;titles&gt;&lt;title&gt;Complications and outcomes of SARS-CoV-2 in pregnancy: where and what is the evidence?&lt;/title&gt;&lt;secondary-title&gt;Hypertension in Pregnancy&lt;/secondary-title&gt;&lt;/titles&gt;&lt;pages&gt;361-369&lt;/pages&gt;&lt;number&gt;3&lt;/number&gt;&lt;contributors&gt;&lt;authors&gt;&lt;author&gt;Teles Abrao Trad, Ayssa&lt;/author&gt;&lt;author&gt;Ibirogba, Eniola R.&lt;/author&gt;&lt;author&gt;Elrefaei, Amro&lt;/author&gt;&lt;author&gt;Narang, Kavita&lt;/author&gt;&lt;author&gt;Tonni, Gabriele&lt;/author&gt;&lt;author&gt;Picone, Olivier&lt;/author&gt;&lt;author&gt;Suy, Anna&lt;/author&gt;&lt;author&gt;Carreras Moratonas, Elena&lt;/author&gt;&lt;author&gt;Kilby, Mark D.&lt;/author&gt;&lt;author&gt;Ruano, Rodrigo&lt;/author&gt;&lt;/authors&gt;&lt;/contributors&gt;&lt;added-date format="utc"&gt;1646615486&lt;/added-date&gt;&lt;pub-location&gt;Philadelphia, Pennsylvania&lt;/pub-location&gt;&lt;ref-type name="Journal Article"&gt;17&lt;/ref-type&gt;&lt;dates&gt;&lt;year&gt;2020&lt;/year&gt;&lt;/dates&gt;&lt;rec-number&gt;1500&lt;/rec-number&gt;&lt;publisher&gt;Taylor &amp;amp; Francis Ltd&lt;/publisher&gt;&lt;last-updated-date format="utc"&gt;1646624806&lt;/last-updated-date&gt;&lt;accession-num&gt;144526185. Language: English. Entry Date: In Process. Revision Date: 20200719. Publication Type: journal article. Journal Subset: Biomedical&lt;/accession-num&gt;&lt;electronic-resource-num&gt;10.1080/10641955.2020.1769645&lt;/electronic-resource-num&gt;&lt;volume&gt;39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Teles Abrao Trad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C8B1C09" w14:textId="2AC62664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0" w:type="auto"/>
            <w:vAlign w:val="center"/>
          </w:tcPr>
          <w:p w14:paraId="2FBF6CF9" w14:textId="0EBBA392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2E4DEB9F" w14:textId="77777777" w:rsidTr="009B1D7D">
        <w:tc>
          <w:tcPr>
            <w:tcW w:w="0" w:type="auto"/>
            <w:vAlign w:val="center"/>
          </w:tcPr>
          <w:p w14:paraId="4F146BA1" w14:textId="66797289" w:rsidR="004B4FC5" w:rsidRPr="004B4FC5" w:rsidRDefault="004B4FC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Smith&lt;/Author&gt;&lt;Year&gt;2020&lt;/Year&gt;&lt;IDText&gt;Maternal and neonatal outcomes associated with COVID-19 infection: A systematic review&lt;/IDText&gt;&lt;DisplayText&gt;(Smith et al., 2020)&lt;/DisplayText&gt;&lt;record&gt;&lt;titles&gt;&lt;title&gt;Maternal and neonatal outcomes associated with COVID-19 infection: A systematic review&lt;/title&gt;&lt;secondary-title&gt;PloS One&lt;/secondary-title&gt;&lt;/titles&gt;&lt;pages&gt;e0234187&lt;/pages&gt;&lt;number&gt;6&lt;/number&gt;&lt;contributors&gt;&lt;authors&gt;&lt;author&gt;Smith, V.&lt;/author&gt;&lt;author&gt;Seo, D.&lt;/author&gt;&lt;author&gt;Warty, R.&lt;/author&gt;&lt;author&gt;Payne, O.&lt;/author&gt;&lt;author&gt;Salih, M.&lt;/author&gt;&lt;author&gt;Chin, K. L.&lt;/author&gt;&lt;author&gt;Ofori-Asenso, R.&lt;/author&gt;&lt;author&gt;Krishnan, S.&lt;/author&gt;&lt;author&gt;da Silva Costa, F.&lt;/author&gt;&lt;author&gt;Vollenhoven, B.&lt;/author&gt;&lt;author&gt;Wallace, E.&lt;/author&gt;&lt;/authors&gt;&lt;/contributors&gt;&lt;added-date format="utc"&gt;1646615485&lt;/added-date&gt;&lt;ref-type name="Journal Article"&gt;17&lt;/ref-type&gt;&lt;dates&gt;&lt;year&gt;2020&lt;/year&gt;&lt;/dates&gt;&lt;rec-number&gt;1471&lt;/rec-number&gt;&lt;last-updated-date format="utc"&gt;1646624806&lt;/last-updated-date&gt;&lt;accession-num&gt;32497090&lt;/accession-num&gt;&lt;electronic-resource-num&gt;10.1371/journal.pone.0234187&lt;/electronic-resource-num&gt;&lt;volume&gt;15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Smith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D71ECA8" w14:textId="503DE282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690DBD2" w14:textId="712786D1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3365393E" w14:textId="77777777" w:rsidTr="009B1D7D">
        <w:tc>
          <w:tcPr>
            <w:tcW w:w="0" w:type="auto"/>
            <w:vAlign w:val="center"/>
          </w:tcPr>
          <w:p w14:paraId="7E54EEA0" w14:textId="17AE0461" w:rsidR="004B4FC5" w:rsidRPr="004B4FC5" w:rsidRDefault="004B4FC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Zaigham&lt;/Author&gt;&lt;Year&gt;2020&lt;/Year&gt;&lt;IDText&gt;Maternal and perinatal outcomes with COVID-19: A systematic review of 108 pregnancies&lt;/IDText&gt;&lt;DisplayText&gt;(Zaigham &amp;amp; Andersson, 2020)&lt;/DisplayText&gt;&lt;record&gt;&lt;titles&gt;&lt;title&gt;Maternal and perinatal outcomes with COVID-19: A systematic review of 108 pregnancies&lt;/title&gt;&lt;secondary-title&gt;Acta Obstetricia et Gynecologica Scandinavica&lt;/secondary-title&gt;&lt;/titles&gt;&lt;pages&gt;823-829&lt;/pages&gt;&lt;number&gt;7&lt;/number&gt;&lt;contributors&gt;&lt;authors&gt;&lt;author&gt;Zaigham, M.&lt;/author&gt;&lt;author&gt;Andersson, O.&lt;/author&gt;&lt;/authors&gt;&lt;/contributors&gt;&lt;added-date format="utc"&gt;1646615487&lt;/added-date&gt;&lt;ref-type name="Journal Article"&gt;17&lt;/ref-type&gt;&lt;dates&gt;&lt;year&gt;2020&lt;/year&gt;&lt;/dates&gt;&lt;rec-number&gt;1556&lt;/rec-number&gt;&lt;last-updated-date format="utc"&gt;1646624806&lt;/last-updated-date&gt;&lt;accession-num&gt;32259279&lt;/accession-num&gt;&lt;electronic-resource-num&gt;10.1111/aogs.13867&lt;/electronic-resource-num&gt;&lt;volume&gt;99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Zaigham &amp; Andersson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B53755A" w14:textId="0AAA6DA4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0" w:type="auto"/>
            <w:vAlign w:val="center"/>
          </w:tcPr>
          <w:p w14:paraId="6BC9AFAC" w14:textId="473CDF14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3BB4B104" w14:textId="77777777" w:rsidTr="009B1D7D">
        <w:tc>
          <w:tcPr>
            <w:tcW w:w="0" w:type="auto"/>
            <w:vAlign w:val="center"/>
          </w:tcPr>
          <w:p w14:paraId="4D51DEC2" w14:textId="4A6542E8" w:rsidR="003D4A71" w:rsidRPr="004B4FC5" w:rsidRDefault="004B4FC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Chi&lt;/Author&gt;&lt;Year&gt;2020&lt;/Year&gt;&lt;IDText&gt;Clinical characteristics and outcomes of pregnant women with COVID-19 and the risk of vertical transmission: a systematic review&lt;/IDText&gt;&lt;DisplayText&gt;(Chi et al., 2020)&lt;/DisplayText&gt;&lt;record&gt;&lt;titles&gt;&lt;title&gt;Clinical characteristics and outcomes of pregnant women with COVID-19 and the risk of vertical transmission: a systematic review&lt;/title&gt;&lt;secondary-title&gt;Archives of Gynecology and Obstetrics&lt;/secondary-title&gt;&lt;/titles&gt;&lt;pages&gt;1-9&lt;/pages&gt;&lt;contributors&gt;&lt;authors&gt;&lt;author&gt;Chi, J.&lt;/author&gt;&lt;author&gt;Gong, W.&lt;/author&gt;&lt;author&gt;Gao, Q.&lt;/author&gt;&lt;/authors&gt;&lt;/contributors&gt;&lt;added-date format="utc"&gt;1646615474&lt;/added-date&gt;&lt;ref-type name="Journal Article"&gt;17&lt;/ref-type&gt;&lt;dates&gt;&lt;year&gt;2020&lt;/year&gt;&lt;/dates&gt;&lt;rec-number&gt;1106&lt;/rec-number&gt;&lt;last-updated-date format="utc"&gt;1646624806&lt;/last-updated-date&gt;&lt;accession-num&gt;33258995&lt;/accession-num&gt;&lt;electronic-resource-num&gt;10.1007/s00404-020-05889-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Chi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8DB8D25" w14:textId="0CE96D4A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79C2A805" w14:textId="7212793C" w:rsidR="003D4A71" w:rsidRPr="00D563A5" w:rsidRDefault="003D4A7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23A35780" w14:textId="77777777" w:rsidTr="009B1D7D">
        <w:tc>
          <w:tcPr>
            <w:tcW w:w="0" w:type="auto"/>
          </w:tcPr>
          <w:p w14:paraId="1DF7C132" w14:textId="37C15FA5" w:rsidR="003D4A71" w:rsidRPr="00D563A5" w:rsidRDefault="004B4FC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Ashraf&lt;/Author&gt;&lt;Year&gt;2020&lt;/Year&gt;&lt;IDText&gt;Coronavirus Disease 2019 (COVID-19): A Systematic Review of Pregnancy and the Possibility of Vertical Transmission&lt;/IDText&gt;&lt;DisplayText&gt;(Ashraf et al., 2020)&lt;/DisplayText&gt;&lt;record&gt;&lt;titles&gt;&lt;title&gt;Coronavirus Disease 2019 (COVID-19): A Systematic Review of Pregnancy and the Possibility of Vertical Transmission&lt;/title&gt;&lt;secondary-title&gt;J Reprod Infertil&lt;/secondary-title&gt;&lt;/titles&gt;&lt;pages&gt;157-168&lt;/pages&gt;&lt;number&gt;3&lt;/number&gt;&lt;contributors&gt;&lt;authors&gt;&lt;author&gt;Ashraf, M. A.&lt;/author&gt;&lt;author&gt;Keshavarz, P.&lt;/author&gt;&lt;author&gt;Hosseinpour, P.&lt;/author&gt;&lt;author&gt;Erfani, A.&lt;/author&gt;&lt;author&gt;Roshanshad, A.&lt;/author&gt;&lt;author&gt;Pourdast, A.&lt;/author&gt;&lt;author&gt;Nowrouzi-Sohrabi, P.&lt;/author&gt;&lt;author&gt;Chaichian, S.&lt;/author&gt;&lt;author&gt;Poordast, T.&lt;/author&gt;&lt;/authors&gt;&lt;/contributors&gt;&lt;added-date format="utc"&gt;1646615472&lt;/added-date&gt;&lt;ref-type name="Journal Article"&gt;17&lt;/ref-type&gt;&lt;dates&gt;&lt;year&gt;2020&lt;/year&gt;&lt;/dates&gt;&lt;rec-number&gt;1059&lt;/rec-number&gt;&lt;last-updated-date format="utc"&gt;1646624806&lt;/last-updated-date&gt;&lt;accession-num&gt;32685412&lt;/accession-num&gt;&lt;volume&gt;21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Ashraf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44BB4D5E" w14:textId="395C3CCA" w:rsidR="003D4A71" w:rsidRPr="00D563A5" w:rsidRDefault="00E438B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</w:t>
            </w:r>
          </w:p>
        </w:tc>
        <w:tc>
          <w:tcPr>
            <w:tcW w:w="0" w:type="auto"/>
          </w:tcPr>
          <w:p w14:paraId="6093DD72" w14:textId="46589825" w:rsidR="003D4A71" w:rsidRPr="00D563A5" w:rsidRDefault="00E438B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70D633A2" w14:textId="77777777" w:rsidTr="009B1D7D">
        <w:tc>
          <w:tcPr>
            <w:tcW w:w="0" w:type="auto"/>
          </w:tcPr>
          <w:p w14:paraId="4C60915B" w14:textId="6607865E" w:rsidR="003D4A71" w:rsidRPr="00D563A5" w:rsidRDefault="004B4FC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Yoon&lt;/Author&gt;&lt;Year&gt;2020&lt;/Year&gt;&lt;IDText&gt;Clinical outcomes of 201 neonates born to mothers with COVID-19: a systematic review&lt;/IDText&gt;&lt;DisplayText&gt;(Yoon et al., 2020)&lt;/DisplayText&gt;&lt;record&gt;&lt;titles&gt;&lt;title&gt;Clinical outcomes of 201 neonates born to mothers with COVID-19: a systematic review&lt;/title&gt;&lt;secondary-title&gt;Eur Rev Med Pharmacol Sci&lt;/secondary-title&gt;&lt;/titles&gt;&lt;pages&gt;7804-7815&lt;/pages&gt;&lt;number&gt;14&lt;/number&gt;&lt;contributors&gt;&lt;authors&gt;&lt;author&gt;Yoon, SH&lt;/author&gt;&lt;author&gt;Kang, JM&lt;/author&gt;&lt;author&gt;Ahn, JG&lt;/author&gt;&lt;/authors&gt;&lt;/contributors&gt;&lt;added-date format="utc"&gt;1646367163&lt;/added-date&gt;&lt;ref-type name="Journal Article"&gt;17&lt;/ref-type&gt;&lt;dates&gt;&lt;year&gt;2020&lt;/year&gt;&lt;/dates&gt;&lt;rec-number&gt;976&lt;/rec-number&gt;&lt;last-updated-date format="utc"&gt;1646367163&lt;/last-updated-date&gt;&lt;volume&gt;24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Yoon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2FB53151" w14:textId="312014AD" w:rsidR="003D4A71" w:rsidRPr="00D563A5" w:rsidRDefault="00E438B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0" w:type="auto"/>
          </w:tcPr>
          <w:p w14:paraId="5531C16C" w14:textId="1D34F2D4" w:rsidR="003D4A71" w:rsidRPr="00D563A5" w:rsidRDefault="00E438B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health</w:t>
            </w:r>
          </w:p>
        </w:tc>
      </w:tr>
      <w:tr w:rsidR="00D563A5" w:rsidRPr="00D563A5" w14:paraId="1A59B8E4" w14:textId="77777777" w:rsidTr="009B1D7D">
        <w:tc>
          <w:tcPr>
            <w:tcW w:w="0" w:type="auto"/>
          </w:tcPr>
          <w:p w14:paraId="6487C12A" w14:textId="156A340C" w:rsidR="003D4A71" w:rsidRPr="00D563A5" w:rsidRDefault="004B4FC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bou Ghayda&lt;/Author&gt;&lt;Year&gt;2020&lt;/Year&gt;&lt;IDText&gt;COVID-19 and Adverse Pregnancy Outcome: A Systematic Review of 104 Cases&lt;/IDText&gt;&lt;DisplayText&gt;(Abou Ghayda et al., 2020)&lt;/DisplayText&gt;&lt;record&gt;&lt;titles&gt;&lt;title&gt;COVID-19 and Adverse Pregnancy Outcome: A Systematic Review of 104 Cases&lt;/title&gt;&lt;secondary-title&gt;J Clin Med&lt;/secondary-title&gt;&lt;/titles&gt;&lt;number&gt;11&lt;/number&gt;&lt;contributors&gt;&lt;authors&gt;&lt;author&gt;Abou Ghayda, R.&lt;/author&gt;&lt;author&gt;Li, H.&lt;/author&gt;&lt;author&gt;Lee, K. H.&lt;/author&gt;&lt;author&gt;Lee, H. W.&lt;/author&gt;&lt;author&gt;Hong, S. H.&lt;/author&gt;&lt;author&gt;Kwak, M.&lt;/author&gt;&lt;author&gt;Lee, M.&lt;/author&gt;&lt;author&gt;Kwon, M.&lt;/author&gt;&lt;author&gt;Koyanagi, A.&lt;/author&gt;&lt;author&gt;Kronbichler, A.&lt;/author&gt;&lt;author&gt;Jacob, L.&lt;/author&gt;&lt;author&gt;Smith, L.&lt;/author&gt;&lt;author&gt;Shin, J. I.&lt;/author&gt;&lt;/authors&gt;&lt;/contributors&gt;&lt;added-date format="utc"&gt;1646615471&lt;/added-date&gt;&lt;ref-type name="Journal Article"&gt;17&lt;/ref-type&gt;&lt;dates&gt;&lt;year&gt;2020&lt;/year&gt;&lt;/dates&gt;&lt;rec-number&gt;1036&lt;/rec-number&gt;&lt;last-updated-date format="utc"&gt;1646624806&lt;/last-updated-date&gt;&lt;accession-num&gt;33114779&lt;/accession-num&gt;&lt;electronic-resource-num&gt;10.3390/jcm9113441&lt;/electronic-resource-num&gt;&lt;volume&gt;9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Abou Ghayda et al.,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470A5714" w14:textId="388586D3" w:rsidR="003D4A71" w:rsidRPr="00D563A5" w:rsidRDefault="00E53A14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0" w:type="auto"/>
          </w:tcPr>
          <w:p w14:paraId="72BB668A" w14:textId="75922C8F" w:rsidR="003D4A71" w:rsidRPr="00D563A5" w:rsidRDefault="00E53A14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56834823" w14:textId="77777777" w:rsidTr="009B1D7D">
        <w:tc>
          <w:tcPr>
            <w:tcW w:w="0" w:type="auto"/>
          </w:tcPr>
          <w:p w14:paraId="7F16C6EF" w14:textId="066C2B68" w:rsidR="003D4A71" w:rsidRPr="00D563A5" w:rsidRDefault="004B4FC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Guo&lt;/Author&gt;&lt;Year&gt;2020&lt;/Year&gt;&lt;IDText&gt;Epidemiological and clinical features of pediatric COVID-19&lt;/IDText&gt;&lt;DisplayText&gt;(Guo et al., 2020)&lt;/DisplayText&gt;&lt;record&gt;&lt;urls&gt;&lt;related-urls&gt;&lt;url&gt;http://ezp-prod1.hul.harvard.edu/login?url=http://search.ebscohost.com/login.aspx?direct=true&amp;amp;db=rzh&amp;amp;AN=145021737&amp;amp;site=ehost-live&amp;amp;scope=site&lt;/url&gt;&lt;/related-urls&gt;&lt;/urls&gt;&lt;titles&gt;&lt;title&gt;Epidemiological and clinical features of pediatric COVID-19&lt;/title&gt;&lt;secondary-title&gt;BMC Medicine&lt;/secondary-title&gt;&lt;/titles&gt;&lt;pages&gt;1-7&lt;/pages&gt;&lt;number&gt;1&lt;/number&gt;&lt;contributors&gt;&lt;authors&gt;&lt;author&gt;Guo, Cheng-Xian&lt;/author&gt;&lt;author&gt;He, Li&lt;/author&gt;&lt;author&gt;Yin, Ji-Ye&lt;/author&gt;&lt;author&gt;Meng, Xiang-Guang&lt;/author&gt;&lt;author&gt;Tan, Wei&lt;/author&gt;&lt;author&gt;Yang, Guo-Ping&lt;/author&gt;&lt;author&gt;Bo, Tao&lt;/author&gt;&lt;author&gt;Liu, Jun-Ping&lt;/author&gt;&lt;author&gt;Lin, Xin-Jian&lt;/author&gt;&lt;author&gt;Chen, Xiang&lt;/author&gt;&lt;/authors&gt;&lt;/contributors&gt;&lt;added-date format="utc"&gt;1646615476&lt;/added-date&gt;&lt;ref-type name="Journal Article"&gt;17&lt;/ref-type&gt;&lt;dates&gt;&lt;year&gt;2020&lt;/year&gt;&lt;/dates&gt;&lt;rec-number&gt;1189&lt;/rec-number&gt;&lt;publisher&gt;BioMed Central&lt;/publisher&gt;&lt;last-updated-date format="utc"&gt;1646624806&lt;/last-updated-date&gt;&lt;accession-num&gt;145021737. Language: English. Entry Date: In Process. Revision Date: 20200925. Publication Type: journal article&lt;/accession-num&gt;&lt;electronic-resource-num&gt;10.1186/s12916-020-01719-2&lt;/electronic-resource-num&gt;&lt;volume&gt;18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Guo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27DAC34D" w14:textId="07030FA7" w:rsidR="003D4A71" w:rsidRPr="00D563A5" w:rsidRDefault="001B500C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0" w:type="auto"/>
          </w:tcPr>
          <w:p w14:paraId="0E8319D9" w14:textId="101236B0" w:rsidR="003D4A71" w:rsidRPr="00D563A5" w:rsidRDefault="001B500C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ild health</w:t>
            </w:r>
          </w:p>
        </w:tc>
      </w:tr>
      <w:tr w:rsidR="00D563A5" w:rsidRPr="00D563A5" w14:paraId="05A728BD" w14:textId="77777777" w:rsidTr="009B1D7D">
        <w:tc>
          <w:tcPr>
            <w:tcW w:w="0" w:type="auto"/>
          </w:tcPr>
          <w:p w14:paraId="05734A4C" w14:textId="57145AA3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Di Mascio&lt;/Author&gt;&lt;Year&gt;2020&lt;/Year&gt;&lt;IDText&gt;Outcome of coronavirus spectrum infections (SARS, MERS, COVID-19) during pregnancy: a systematic review and meta-analysis&lt;/IDText&gt;&lt;DisplayText&gt;(Di Mascio et al., 2020)&lt;/DisplayText&gt;&lt;record&gt;&lt;titles&gt;&lt;title&gt;Outcome of coronavirus spectrum infections (SARS, MERS, COVID-19) during pregnancy: a systematic review and meta-analysis&lt;/title&gt;&lt;secondary-title&gt;Am J Obstet Gynecol MFM&lt;/secondary-title&gt;&lt;/titles&gt;&lt;pages&gt;100107&lt;/pages&gt;&lt;number&gt;2&lt;/number&gt;&lt;contributors&gt;&lt;authors&gt;&lt;author&gt;Di Mascio, D.&lt;/author&gt;&lt;author&gt;Khalil, A.&lt;/author&gt;&lt;author&gt;Saccone, G.&lt;/author&gt;&lt;author&gt;Rizzo, G.&lt;/author&gt;&lt;author&gt;Buca, D.&lt;/author&gt;&lt;author&gt;Liberati, M.&lt;/author&gt;&lt;author&gt;Vecchiet, J.&lt;/author&gt;&lt;author&gt;Nappi, L.&lt;/author&gt;&lt;author&gt;Scambia, G.&lt;/author&gt;&lt;author&gt;Berghella, V.&lt;/author&gt;&lt;author&gt;D&amp;apos;Antonio, F.&lt;/author&gt;&lt;/authors&gt;&lt;/contributors&gt;&lt;added-date format="utc"&gt;1646615474&lt;/added-date&gt;&lt;ref-type name="Journal Article"&gt;17&lt;/ref-type&gt;&lt;dates&gt;&lt;year&gt;2020&lt;/year&gt;&lt;/dates&gt;&lt;rec-number&gt;1137&lt;/rec-number&gt;&lt;last-updated-date format="utc"&gt;1646624806&lt;/last-updated-date&gt;&lt;accession-num&gt;32292902&lt;/accession-num&gt;&lt;electronic-resource-num&gt;10.1016/j.ajogmf.2020.100107&lt;/electronic-resource-num&gt;&lt;volume&gt;2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Di Mascio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32F60872" w14:textId="3724485B" w:rsidR="003D4A71" w:rsidRPr="00D563A5" w:rsidRDefault="00296399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</w:t>
            </w:r>
          </w:p>
        </w:tc>
        <w:tc>
          <w:tcPr>
            <w:tcW w:w="0" w:type="auto"/>
          </w:tcPr>
          <w:p w14:paraId="23AED827" w14:textId="77122C06" w:rsidR="003D4A71" w:rsidRPr="00D563A5" w:rsidRDefault="00296399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00461B10" w14:textId="77777777" w:rsidTr="009B1D7D">
        <w:tc>
          <w:tcPr>
            <w:tcW w:w="0" w:type="auto"/>
          </w:tcPr>
          <w:p w14:paraId="78D28298" w14:textId="48862C58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Akhtar&lt;/Author&gt;&lt;Year&gt;2020&lt;/Year&gt;&lt;IDText&gt;COVID-19 (SARS-CoV-2) Infection in Pregnancy: A Systematic Review&lt;/IDText&gt;&lt;DisplayText&gt;(Akhtar et al., 2020)&lt;/DisplayText&gt;&lt;record&gt;&lt;titles&gt;&lt;title&gt;COVID-19 (SARS-CoV-2) Infection in Pregnancy: A Systematic Review&lt;/title&gt;&lt;secondary-title&gt;Gynecologic and Obstetric Investigation&lt;/secondary-title&gt;&lt;/titles&gt;&lt;pages&gt;295-306&lt;/pages&gt;&lt;number&gt;4&lt;/number&gt;&lt;contributors&gt;&lt;authors&gt;&lt;author&gt;Akhtar, H.&lt;/author&gt;&lt;author&gt;Patel, C.&lt;/author&gt;&lt;author&gt;Abuelgasim, E.&lt;/author&gt;&lt;author&gt;Harky, A.&lt;/author&gt;&lt;/authors&gt;&lt;/contributors&gt;&lt;added-date format="utc"&gt;1646615472&lt;/added-date&gt;&lt;ref-type name="Journal Article"&gt;17&lt;/ref-type&gt;&lt;dates&gt;&lt;year&gt;2020&lt;/year&gt;&lt;/dates&gt;&lt;rec-number&gt;1044&lt;/rec-number&gt;&lt;last-updated-date format="utc"&gt;1646624806&lt;/last-updated-date&gt;&lt;accession-num&gt;32728006&lt;/accession-num&gt;&lt;electronic-resource-num&gt;10.1159/000509290&lt;/electronic-resource-num&gt;&lt;volume&gt;85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Akhtar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3EE8FA4E" w14:textId="4636CA2A" w:rsidR="003D4A71" w:rsidRPr="00D563A5" w:rsidRDefault="00820F4D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0" w:type="auto"/>
          </w:tcPr>
          <w:p w14:paraId="0AD74A32" w14:textId="3EF69868" w:rsidR="003D4A71" w:rsidRPr="00D563A5" w:rsidRDefault="00820F4D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444C844A" w14:textId="77777777" w:rsidTr="009B1D7D">
        <w:tc>
          <w:tcPr>
            <w:tcW w:w="0" w:type="auto"/>
          </w:tcPr>
          <w:p w14:paraId="1C88DF73" w14:textId="6A6B525D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raújo&lt;/Author&gt;&lt;Year&gt;2020&lt;/Year&gt;&lt;IDText&gt;The potential impact of the COVID-19 pandemic on child growth and development: a systematic review&lt;/IDText&gt;&lt;DisplayText&gt;(Araújo et al., 2020)&lt;/DisplayText&gt;&lt;record&gt;&lt;titles&gt;&lt;title&gt;The potential impact of the COVID-19 pandemic on child growth and development: a systematic review&lt;/title&gt;&lt;secondary-title&gt;Jornal de Pediatría&lt;/secondary-title&gt;&lt;/titles&gt;&lt;contributors&gt;&lt;authors&gt;&lt;author&gt;Araújo, L. A.&lt;/author&gt;&lt;author&gt;Veloso, C. F.&lt;/author&gt;&lt;author&gt;Souza, M. C.&lt;/author&gt;&lt;author&gt;Azevedo, J. M. C.&lt;/author&gt;&lt;author&gt;Tarro, G.&lt;/author&gt;&lt;/authors&gt;&lt;/contributors&gt;&lt;added-date format="utc"&gt;1646615472&lt;/added-date&gt;&lt;ref-type name="Journal Article"&gt;17&lt;/ref-type&gt;&lt;dates&gt;&lt;year&gt;2020&lt;/year&gt;&lt;/dates&gt;&lt;rec-number&gt;1053&lt;/rec-number&gt;&lt;last-updated-date format="utc"&gt;1646624806&lt;/last-updated-date&gt;&lt;accession-num&gt;32980318&lt;/accession-num&gt;&lt;electronic-resource-num&gt;10.1016/j.jped.2020.08.0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Araújo et al.,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14:paraId="49F0FFD1" w14:textId="3311C28A" w:rsidR="003D4A71" w:rsidRPr="00D563A5" w:rsidRDefault="00820F4D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0" w:type="auto"/>
          </w:tcPr>
          <w:p w14:paraId="3D92D044" w14:textId="2BC9A9B2" w:rsidR="003D4A71" w:rsidRPr="00D563A5" w:rsidRDefault="00820F4D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VID impact on child</w:t>
            </w:r>
            <w:r w:rsidR="008A5AF5"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evelopment</w:t>
            </w: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parental mental health</w:t>
            </w:r>
          </w:p>
        </w:tc>
      </w:tr>
      <w:tr w:rsidR="00D563A5" w:rsidRPr="00D563A5" w14:paraId="23528A97" w14:textId="77777777" w:rsidTr="009B1D7D">
        <w:tc>
          <w:tcPr>
            <w:tcW w:w="0" w:type="auto"/>
          </w:tcPr>
          <w:p w14:paraId="467BDE94" w14:textId="5FC6B77F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Walker&lt;/Author&gt;&lt;Year&gt;2020&lt;/Year&gt;&lt;IDText&gt;Maternal transmission of SARS-COV-2 to the neonate, and possible routes for such transmission: a systematic review and critical analysis&lt;/IDText&gt;&lt;DisplayText&gt;(Walker et al., 2020)&lt;/DisplayText&gt;&lt;record&gt;&lt;titles&gt;&lt;title&gt;Maternal transmission of SARS-COV-2 to the neonate, and possible routes for such transmission: a systematic review and critical analysis&lt;/title&gt;&lt;secondary-title&gt;BJOG: An International Journal of Obstetrics and Gynaecology&lt;/secondary-title&gt;&lt;/titles&gt;&lt;pages&gt;1324-1336&lt;/pages&gt;&lt;number&gt;11&lt;/number&gt;&lt;contributors&gt;&lt;authors&gt;&lt;author&gt;Walker, K. F.&lt;/author&gt;&lt;author&gt;O&amp;apos;Donoghue, K.&lt;/author&gt;&lt;author&gt;Grace, N.&lt;/author&gt;&lt;author&gt;Dorling, J.&lt;/author&gt;&lt;author&gt;Comeau, J. L.&lt;/author&gt;&lt;author&gt;Li, W.&lt;/author&gt;&lt;author&gt;Thornton, J. G.&lt;/author&gt;&lt;/authors&gt;&lt;/contributors&gt;&lt;added-date format="utc"&gt;1646615486&lt;/added-date&gt;&lt;ref-type name="Journal Article"&gt;17&lt;/ref-type&gt;&lt;dates&gt;&lt;year&gt;2020&lt;/year&gt;&lt;/dates&gt;&lt;rec-number&gt;1514&lt;/rec-number&gt;&lt;last-updated-date format="utc"&gt;1646624806&lt;/last-updated-date&gt;&lt;accession-num&gt;32531146&lt;/accession-num&gt;&lt;electronic-resource-num&gt;10.1111/1471-0528.16362&lt;/electronic-resource-num&gt;&lt;volume&gt;127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Walker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1916A97C" w14:textId="4177AA55" w:rsidR="003D4A71" w:rsidRPr="00D563A5" w:rsidRDefault="008A5AF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</w:t>
            </w:r>
          </w:p>
        </w:tc>
        <w:tc>
          <w:tcPr>
            <w:tcW w:w="0" w:type="auto"/>
          </w:tcPr>
          <w:p w14:paraId="1570CC19" w14:textId="5696CD82" w:rsidR="003D4A71" w:rsidRPr="00D563A5" w:rsidRDefault="008A5AF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VID impact on neonatal health through breastfeeding</w:t>
            </w:r>
          </w:p>
        </w:tc>
      </w:tr>
      <w:tr w:rsidR="00D563A5" w:rsidRPr="00D563A5" w14:paraId="5029A3E3" w14:textId="77777777" w:rsidTr="009B1D7D">
        <w:tc>
          <w:tcPr>
            <w:tcW w:w="0" w:type="auto"/>
          </w:tcPr>
          <w:p w14:paraId="309B7C7A" w14:textId="0B967557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C.&lt;/Author&gt;&lt;Year&gt;2020&lt;/Year&gt;&lt;IDText&gt;Child and Family Outcomes Following Pandemics: A Systematic Review and Recommendations on COVID-19 Policies&lt;/IDText&gt;&lt;DisplayText&gt;(V &amp;amp; Iarocci, 2020)&lt;/DisplayText&gt;&lt;record&gt;&lt;titles&gt;&lt;title&gt;Child and Family Outcomes Following Pandemics: A Systematic Review and Recommendations on COVID-19 Policies&lt;/title&gt;&lt;secondary-title&gt;Journal of Pediatric Psychology&lt;/secondary-title&gt;&lt;/titles&gt;&lt;pages&gt;1124-1143&lt;/pages&gt;&lt;number&gt;10&lt;/number&gt;&lt;contributors&gt;&lt;authors&gt;&lt;author&gt;C. Fong V&lt;/author&gt;&lt;author&gt;Iarocci, G.&lt;/author&gt;&lt;/authors&gt;&lt;/contributors&gt;&lt;added-date format="utc"&gt;1646615473&lt;/added-date&gt;&lt;ref-type name="Journal Article"&gt;17&lt;/ref-type&gt;&lt;dates&gt;&lt;year&gt;2020&lt;/year&gt;&lt;/dates&gt;&lt;rec-number&gt;1084&lt;/rec-number&gt;&lt;last-updated-date format="utc"&gt;1646624806&lt;/last-updated-date&gt;&lt;accession-num&gt;33083817&lt;/accession-num&gt;&lt;electronic-resource-num&gt;10.1093/jpepsy/jsaa092&lt;/electronic-resource-num&gt;&lt;volume&gt;45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V &amp; Iarocci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580321F2" w14:textId="378B82E1" w:rsidR="003D4A71" w:rsidRPr="00D563A5" w:rsidRDefault="008A5AF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</w:t>
            </w:r>
          </w:p>
        </w:tc>
        <w:tc>
          <w:tcPr>
            <w:tcW w:w="0" w:type="auto"/>
          </w:tcPr>
          <w:p w14:paraId="0B3A21A6" w14:textId="716AE518" w:rsidR="003D4A71" w:rsidRPr="00D563A5" w:rsidRDefault="008A5AF5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ild mental health</w:t>
            </w:r>
          </w:p>
        </w:tc>
      </w:tr>
      <w:tr w:rsidR="00D563A5" w:rsidRPr="00D563A5" w14:paraId="22BA8113" w14:textId="77777777" w:rsidTr="009B1D7D">
        <w:tc>
          <w:tcPr>
            <w:tcW w:w="0" w:type="auto"/>
          </w:tcPr>
          <w:p w14:paraId="68811959" w14:textId="53E39275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Amaral&lt;/Author&gt;&lt;Year&gt;2020&lt;/Year&gt;&lt;IDText&gt;Maternal Coronavirus Infections and Neonates Born to Mothers with SARS-CoV-2: A Systematic Review&lt;/IDText&gt;&lt;DisplayText&gt;(Amaral et al., 2020)&lt;/DisplayText&gt;&lt;record&gt;&lt;titles&gt;&lt;title&gt;Maternal Coronavirus Infections and Neonates Born to Mothers with SARS-CoV-2: A Systematic Review&lt;/title&gt;&lt;secondary-title&gt;Healthcare (Basel)&lt;/secondary-title&gt;&lt;/titles&gt;&lt;number&gt;4&lt;/number&gt;&lt;contributors&gt;&lt;authors&gt;&lt;author&gt;Amaral, W. N. D.&lt;/author&gt;&lt;author&gt;Moraes, C. L.&lt;/author&gt;&lt;author&gt;Rodrigues, Apds&lt;/author&gt;&lt;author&gt;Noll, M.&lt;/author&gt;&lt;author&gt;Arruda, J. T.&lt;/author&gt;&lt;author&gt;Mendonça, C. R.&lt;/author&gt;&lt;/authors&gt;&lt;/contributors&gt;&lt;added-date format="utc"&gt;1646615472&lt;/added-date&gt;&lt;ref-type name="Journal Article"&gt;17&lt;/ref-type&gt;&lt;dates&gt;&lt;year&gt;2020&lt;/year&gt;&lt;/dates&gt;&lt;rec-number&gt;1050&lt;/rec-number&gt;&lt;last-updated-date format="utc"&gt;1646624806&lt;/last-updated-date&gt;&lt;accession-num&gt;33255184&lt;/accession-num&gt;&lt;electronic-resource-num&gt;10.3390/healthcare8040511&lt;/electronic-resource-num&gt;&lt;volume&gt;8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Amaral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3BB65C06" w14:textId="66749905" w:rsidR="003D4A71" w:rsidRPr="00D563A5" w:rsidRDefault="008B786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</w:t>
            </w:r>
          </w:p>
        </w:tc>
        <w:tc>
          <w:tcPr>
            <w:tcW w:w="0" w:type="auto"/>
          </w:tcPr>
          <w:p w14:paraId="5DF53336" w14:textId="221F430A" w:rsidR="003D4A71" w:rsidRPr="00D563A5" w:rsidRDefault="008B786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3C6878BA" w14:textId="77777777" w:rsidTr="009B1D7D">
        <w:tc>
          <w:tcPr>
            <w:tcW w:w="0" w:type="auto"/>
          </w:tcPr>
          <w:p w14:paraId="67F6834D" w14:textId="7FDA0B69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Diriba&lt;/Author&gt;&lt;Year&gt;2020&lt;/Year&gt;&lt;IDText&gt;The effect of coronavirus infection (SARS-CoV-2, MERS-CoV, and SARS-CoV) during pregnancy and the possibility of vertical maternal-fetal transmission: a systematic review and meta-analysis&lt;/IDText&gt;&lt;DisplayText&gt;(Diriba et al., 2020)&lt;/DisplayText&gt;&lt;record&gt;&lt;titles&gt;&lt;title&gt;The effect of coronavirus infection (SARS-CoV-2, MERS-CoV, and SARS-CoV) during pregnancy and the possibility of vertical maternal-fetal transmission: a systematic review and meta-analysis&lt;/title&gt;&lt;secondary-title&gt;European Journal of Medical Research&lt;/secondary-title&gt;&lt;/titles&gt;&lt;pages&gt;39&lt;/pages&gt;&lt;number&gt;1&lt;/number&gt;&lt;contributors&gt;&lt;authors&gt;&lt;author&gt;Diriba, K.&lt;/author&gt;&lt;author&gt;Awulachew, E.&lt;/author&gt;&lt;author&gt;Getu, E.&lt;/author&gt;&lt;/authors&gt;&lt;/contributors&gt;&lt;added-date format="utc"&gt;1646615475&lt;/added-date&gt;&lt;ref-type name="Journal Article"&gt;17&lt;/ref-type&gt;&lt;dates&gt;&lt;year&gt;2020&lt;/year&gt;&lt;/dates&gt;&lt;rec-number&gt;1143&lt;/rec-number&gt;&lt;last-updated-date format="utc"&gt;1646624806&lt;/last-updated-date&gt;&lt;accession-num&gt;32887660&lt;/accession-num&gt;&lt;electronic-resource-num&gt;10.1186/s40001-020-00439-w&lt;/electronic-resource-num&gt;&lt;volume&gt;25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Diriba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77181329" w14:textId="1B75548C" w:rsidR="003D4A71" w:rsidRPr="00D563A5" w:rsidRDefault="008B786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0" w:type="auto"/>
          </w:tcPr>
          <w:p w14:paraId="71A40533" w14:textId="7F393D6C" w:rsidR="003D4A71" w:rsidRPr="00D563A5" w:rsidRDefault="008B786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</w:t>
            </w:r>
          </w:p>
        </w:tc>
      </w:tr>
      <w:tr w:rsidR="00D563A5" w:rsidRPr="00D563A5" w14:paraId="2248A055" w14:textId="77777777" w:rsidTr="009B1D7D">
        <w:tc>
          <w:tcPr>
            <w:tcW w:w="0" w:type="auto"/>
          </w:tcPr>
          <w:p w14:paraId="0EEC5383" w14:textId="7AEC8B0C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apapanou&lt;/Author&gt;&lt;Year&gt;2021&lt;/Year&gt;&lt;IDText&gt;Maternal and Neonatal Characteristics and Outcomes of COVID-19 in Pregnancy: An Overview of Systematic Reviews&lt;/IDText&gt;&lt;DisplayText&gt;(Papapanou et al., 2021)&lt;/DisplayText&gt;&lt;record&gt;&lt;titles&gt;&lt;title&gt;Maternal and Neonatal Characteristics and Outcomes of COVID-19 in Pregnancy: An Overview of Systematic Reviews&lt;/title&gt;&lt;secondary-title&gt;International Journal of Environmental Research and Public Health&lt;/secondary-title&gt;&lt;/titles&gt;&lt;number&gt;2&lt;/number&gt;&lt;contributors&gt;&lt;authors&gt;&lt;author&gt;Papapanou, M.&lt;/author&gt;&lt;author&gt;Papaioannou, M.&lt;/author&gt;&lt;author&gt;Petta, A.&lt;/author&gt;&lt;author&gt;Routsi, E.&lt;/author&gt;&lt;author&gt;Farmaki, M.&lt;/author&gt;&lt;author&gt;Vlahos, N.&lt;/author&gt;&lt;author&gt;Siristatidis, C.&lt;/author&gt;&lt;/authors&gt;&lt;/contributors&gt;&lt;added-date format="utc"&gt;1646615482&lt;/added-date&gt;&lt;ref-type name="Journal Article"&gt;17&lt;/ref-type&gt;&lt;dates&gt;&lt;year&gt;2021&lt;/year&gt;&lt;/dates&gt;&lt;rec-number&gt;1377&lt;/rec-number&gt;&lt;last-updated-date format="utc"&gt;1646624806&lt;/last-updated-date&gt;&lt;accession-num&gt;33445657&lt;/accession-num&gt;&lt;electronic-resource-num&gt;10.3390/ijerph18020596&lt;/electronic-resource-num&gt;&lt;volume&gt;18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Papapanou et al., 2021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1B4C7733" w14:textId="4BE995D4" w:rsidR="003D4A71" w:rsidRPr="00D563A5" w:rsidRDefault="00A3388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</w:t>
            </w:r>
          </w:p>
        </w:tc>
        <w:tc>
          <w:tcPr>
            <w:tcW w:w="0" w:type="auto"/>
          </w:tcPr>
          <w:p w14:paraId="5F859241" w14:textId="10558A6D" w:rsidR="003D4A71" w:rsidRPr="00D563A5" w:rsidRDefault="00A3388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onatal and maternal health, child development</w:t>
            </w:r>
          </w:p>
        </w:tc>
      </w:tr>
      <w:tr w:rsidR="00D563A5" w:rsidRPr="00D563A5" w14:paraId="3BA92BDE" w14:textId="77777777" w:rsidTr="009B1D7D">
        <w:tc>
          <w:tcPr>
            <w:tcW w:w="0" w:type="auto"/>
          </w:tcPr>
          <w:p w14:paraId="573B92C0" w14:textId="2AFF67BC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Fan&lt;/Author&gt;&lt;Year&gt;2021&lt;/Year&gt;&lt;IDText&gt;Psychological effects caused by COVID-19 pandemic on pregnant women: A systematic review with meta-analysis&lt;/IDText&gt;&lt;DisplayText&gt;(Fan et al., 2021)&lt;/DisplayText&gt;&lt;record&gt;&lt;titles&gt;&lt;title&gt;Psychological effects caused by COVID-19 pandemic on pregnant women: A systematic review with meta-analysis&lt;/title&gt;&lt;secondary-title&gt;Asian Journal of Psychiatry&lt;/secondary-title&gt;&lt;/titles&gt;&lt;pages&gt;102533&lt;/pages&gt;&lt;contributors&gt;&lt;authors&gt;&lt;author&gt;Fan, S.&lt;/author&gt;&lt;author&gt;Guan, J.&lt;/author&gt;&lt;author&gt;Cao, L.&lt;/author&gt;&lt;author&gt;Wang, M.&lt;/author&gt;&lt;author&gt;Zhao, H.&lt;/author&gt;&lt;author&gt;Chen, L.&lt;/author&gt;&lt;author&gt;Yan, L.&lt;/author&gt;&lt;/authors&gt;&lt;/contributors&gt;&lt;added-date format="utc"&gt;1646615475&lt;/added-date&gt;&lt;ref-type name="Journal Article"&gt;17&lt;/ref-type&gt;&lt;dates&gt;&lt;year&gt;2021&lt;/year&gt;&lt;/dates&gt;&lt;rec-number&gt;1158&lt;/rec-number&gt;&lt;last-updated-date format="utc"&gt;1646624806&lt;/last-updated-date&gt;&lt;accession-num&gt;33418283&lt;/accession-num&gt;&lt;electronic-resource-num&gt;10.1016/j.ajp.2020.102533&lt;/electronic-resource-num&gt;&lt;volume&gt;56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Fan et al., 2021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2379C098" w14:textId="6EFAC82C" w:rsidR="003D4A71" w:rsidRPr="00D563A5" w:rsidRDefault="00234D5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0" w:type="auto"/>
          </w:tcPr>
          <w:p w14:paraId="10DE4FD4" w14:textId="339F0DC9" w:rsidR="003D4A71" w:rsidRPr="00D563A5" w:rsidRDefault="00234D5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ternal mental health</w:t>
            </w:r>
          </w:p>
        </w:tc>
      </w:tr>
      <w:tr w:rsidR="00D563A5" w:rsidRPr="00D563A5" w14:paraId="05D4B76A" w14:textId="77777777" w:rsidTr="009B1D7D">
        <w:tc>
          <w:tcPr>
            <w:tcW w:w="0" w:type="auto"/>
          </w:tcPr>
          <w:p w14:paraId="6404B1CC" w14:textId="434350C8" w:rsidR="003D4A71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Jones&lt;/Author&gt;&lt;Year&gt;2021&lt;/Year&gt;&lt;IDText&gt;Impact of COVID-19 on Mental Health in Adolescents: A Systematic Review&lt;/IDText&gt;&lt;DisplayText&gt;(Jones et al., 2021)&lt;/DisplayText&gt;&lt;record&gt;&lt;titles&gt;&lt;title&gt;Impact of COVID-19 on Mental Health in Adolescents: A Systematic Review&lt;/title&gt;&lt;secondary-title&gt;International Journal of Environmental Research and Public Health&lt;/secondary-title&gt;&lt;/titles&gt;&lt;number&gt;5&lt;/number&gt;&lt;contributors&gt;&lt;authors&gt;&lt;author&gt;Jones, E. A. K.&lt;/author&gt;&lt;author&gt;Mitra, A. K.&lt;/author&gt;&lt;author&gt;Bhuiyan, A. R.&lt;/author&gt;&lt;/authors&gt;&lt;/contributors&gt;&lt;added-date format="utc"&gt;1646615477&lt;/added-date&gt;&lt;ref-type name="Journal Article"&gt;17&lt;/ref-type&gt;&lt;dates&gt;&lt;year&gt;2021&lt;/year&gt;&lt;/dates&gt;&lt;rec-number&gt;1227&lt;/rec-number&gt;&lt;last-updated-date format="utc"&gt;1646624806&lt;/last-updated-date&gt;&lt;accession-num&gt;33802278&lt;/accession-num&gt;&lt;electronic-resource-num&gt;10.3390/ijerph18052470&lt;/electronic-resource-num&gt;&lt;volume&gt;18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Jones et al., 2021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2325CA42" w14:textId="63D901C1" w:rsidR="003D4A71" w:rsidRPr="00D563A5" w:rsidRDefault="00873299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</w:t>
            </w:r>
          </w:p>
        </w:tc>
        <w:tc>
          <w:tcPr>
            <w:tcW w:w="0" w:type="auto"/>
          </w:tcPr>
          <w:p w14:paraId="7BCD1612" w14:textId="6602EF49" w:rsidR="003D4A71" w:rsidRPr="00D563A5" w:rsidRDefault="00873299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ild development</w:t>
            </w:r>
          </w:p>
        </w:tc>
      </w:tr>
      <w:tr w:rsidR="00D563A5" w:rsidRPr="00D563A5" w14:paraId="0ABFEBA9" w14:textId="77777777" w:rsidTr="009B1D7D">
        <w:tc>
          <w:tcPr>
            <w:tcW w:w="0" w:type="auto"/>
          </w:tcPr>
          <w:p w14:paraId="4C8D0F2F" w14:textId="29149A51" w:rsidR="00EA2E62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Mark&lt;/Author&gt;&lt;Year&gt;2021&lt;/Year&gt;&lt;IDText&gt;Community-Onset Severe Acute Respiratory Syndrome Coronavirus 2 Infection in Young Infants: A Systematic Review&lt;/IDText&gt;&lt;DisplayText&gt;(Mark et al., 2021)&lt;/DisplayText&gt;&lt;record&gt;&lt;titles&gt;&lt;title&gt;Community-Onset Severe Acute Respiratory Syndrome Coronavirus 2 Infection in Young Infants: A Systematic Review&lt;/title&gt;&lt;secondary-title&gt;Journal of Pediatrics&lt;/secondary-title&gt;&lt;/titles&gt;&lt;pages&gt;94-100.e3&lt;/pages&gt;&lt;contributors&gt;&lt;authors&gt;&lt;author&gt;Mark, E. G.&lt;/author&gt;&lt;author&gt;Golden, W. C.&lt;/author&gt;&lt;author&gt;Gilmore, M. M.&lt;/author&gt;&lt;author&gt;Sick-Samuels, A.&lt;/author&gt;&lt;author&gt;Curless, M. S.&lt;/author&gt;&lt;author&gt;Nogee, L. M.&lt;/author&gt;&lt;author&gt;Milstone, A. M.&lt;/author&gt;&lt;author&gt;Johnson, J.&lt;/author&gt;&lt;/authors&gt;&lt;/contributors&gt;&lt;added-date format="utc"&gt;1646615479&lt;/added-date&gt;&lt;ref-type name="Journal Article"&gt;17&lt;/ref-type&gt;&lt;dates&gt;&lt;year&gt;2021&lt;/year&gt;&lt;/dates&gt;&lt;rec-number&gt;1301&lt;/rec-number&gt;&lt;last-updated-date format="utc"&gt;1646624806&lt;/last-updated-date&gt;&lt;accession-num&gt;32910943&lt;/accession-num&gt;&lt;electronic-resource-num&gt;10.1016/j.jpeds.2020.09.008&lt;/electronic-resource-num&gt;&lt;volume&gt;228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Mark et al., 2021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5A8C6852" w14:textId="2B04097A" w:rsidR="00EA2E62" w:rsidRPr="00D563A5" w:rsidRDefault="00EA2E62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</w:t>
            </w:r>
          </w:p>
        </w:tc>
        <w:tc>
          <w:tcPr>
            <w:tcW w:w="0" w:type="auto"/>
          </w:tcPr>
          <w:p w14:paraId="578B015B" w14:textId="201E09FF" w:rsidR="00EA2E62" w:rsidRPr="00D563A5" w:rsidRDefault="00EA2E62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ild development</w:t>
            </w:r>
          </w:p>
        </w:tc>
      </w:tr>
      <w:tr w:rsidR="00D563A5" w:rsidRPr="00D563A5" w14:paraId="7A4DDFA9" w14:textId="77777777" w:rsidTr="009B1D7D">
        <w:tc>
          <w:tcPr>
            <w:tcW w:w="0" w:type="auto"/>
          </w:tcPr>
          <w:p w14:paraId="7FC05F93" w14:textId="5A38A0B3" w:rsidR="00EA2E62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Shorey&lt;/Author&gt;&lt;Year&gt;2021&lt;/Year&gt;&lt;IDText&gt;Anxiety and depressive symptoms of women in the perinatal period during the COVID-19 pandemic: A systematic review and meta-analysis&lt;/IDText&gt;&lt;DisplayText&gt;(Shorey et al., 2021)&lt;/DisplayText&gt;&lt;record&gt;&lt;titles&gt;&lt;title&gt;Anxiety and depressive symptoms of women in the perinatal period during the COVID-19 pandemic: A systematic review and meta-analysis&lt;/title&gt;&lt;secondary-title&gt;Scand J Public Health&lt;/secondary-title&gt;&lt;/titles&gt;&lt;pages&gt;14034948211011793&lt;/pages&gt;&lt;contributors&gt;&lt;authors&gt;&lt;author&gt;Shorey, S. Y.&lt;/author&gt;&lt;author&gt;Ng, E. D.&lt;/author&gt;&lt;author&gt;Chee, C. Y. I.&lt;/author&gt;&lt;/authors&gt;&lt;/contributors&gt;&lt;added-date format="utc"&gt;1646615485&lt;/added-date&gt;&lt;ref-type name="Journal Article"&gt;17&lt;/ref-type&gt;&lt;dates&gt;&lt;year&gt;2021&lt;/year&gt;&lt;/dates&gt;&lt;rec-number&gt;1462&lt;/rec-number&gt;&lt;last-updated-date format="utc"&gt;1646624806&lt;/last-updated-date&gt;&lt;accession-num&gt;33966511&lt;/accession-num&gt;&lt;electronic-resource-num&gt;10.1177/1403494821101179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Shorey et al., 2021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121F788D" w14:textId="15A71710" w:rsidR="00EA2E62" w:rsidRPr="00D563A5" w:rsidRDefault="00EA2E62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</w:t>
            </w:r>
          </w:p>
        </w:tc>
        <w:tc>
          <w:tcPr>
            <w:tcW w:w="0" w:type="auto"/>
          </w:tcPr>
          <w:p w14:paraId="5C606D4C" w14:textId="58A99E0A" w:rsidR="00EA2E62" w:rsidRPr="00D563A5" w:rsidRDefault="00EA2E62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ternal mental health</w:t>
            </w:r>
          </w:p>
        </w:tc>
      </w:tr>
      <w:tr w:rsidR="00D563A5" w:rsidRPr="00D563A5" w14:paraId="38968BDD" w14:textId="77777777" w:rsidTr="009B1D7D">
        <w:tc>
          <w:tcPr>
            <w:tcW w:w="0" w:type="auto"/>
          </w:tcPr>
          <w:p w14:paraId="188A5B8B" w14:textId="558CBF6C" w:rsidR="00006C02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Yan&lt;/Author&gt;&lt;Year&gt;2020&lt;/Year&gt;&lt;IDText&gt;Mental Health of Pregnant and Postpartum Women During the Coronavirus Disease 2019 Pandemic: A Systematic Review and Meta-Analysis&lt;/IDText&gt;&lt;DisplayText&gt;(Yan et al., 2020)&lt;/DisplayText&gt;&lt;record&gt;&lt;titles&gt;&lt;title&gt;Mental Health of Pregnant and Postpartum Women During the Coronavirus Disease 2019 Pandemic: A Systematic Review and Meta-Analysis&lt;/title&gt;&lt;secondary-title&gt;Frontiers in Psychology&lt;/secondary-title&gt;&lt;/titles&gt;&lt;pages&gt;617001&lt;/pages&gt;&lt;contributors&gt;&lt;authors&gt;&lt;author&gt;Yan, H.&lt;/author&gt;&lt;author&gt;Ding, Y.&lt;/author&gt;&lt;author&gt;Guo, W.&lt;/author&gt;&lt;/authors&gt;&lt;/contributors&gt;&lt;added-date format="utc"&gt;1646615487&lt;/added-date&gt;&lt;ref-type name="Journal Article"&gt;17&lt;/ref-type&gt;&lt;dates&gt;&lt;year&gt;2020&lt;/year&gt;&lt;/dates&gt;&lt;rec-number&gt;1540&lt;/rec-number&gt;&lt;last-updated-date format="utc"&gt;1646624806&lt;/last-updated-date&gt;&lt;accession-num&gt;33324308&lt;/accession-num&gt;&lt;electronic-resource-num&gt;10.3389/fpsyg.2020.617001&lt;/electronic-resource-num&gt;&lt;volume&gt;11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Yan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0EE6B4CC" w14:textId="760891E5" w:rsidR="00006C02" w:rsidRPr="00D563A5" w:rsidRDefault="00006C02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8</w:t>
            </w:r>
          </w:p>
        </w:tc>
        <w:tc>
          <w:tcPr>
            <w:tcW w:w="0" w:type="auto"/>
          </w:tcPr>
          <w:p w14:paraId="43B2ACA8" w14:textId="6AA9C850" w:rsidR="00006C02" w:rsidRPr="00D563A5" w:rsidRDefault="00006C02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ternal mental health</w:t>
            </w:r>
          </w:p>
        </w:tc>
      </w:tr>
      <w:tr w:rsidR="00D563A5" w:rsidRPr="00D563A5" w14:paraId="30A1EB0A" w14:textId="77777777" w:rsidTr="009B1D7D">
        <w:tc>
          <w:tcPr>
            <w:tcW w:w="0" w:type="auto"/>
          </w:tcPr>
          <w:p w14:paraId="0280672B" w14:textId="2CAEA8E6" w:rsidR="00006C02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DaG1pZWxld3NrYTwvQXV0aG9yPjxZZWFyPjIwMjE8L1ll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DaG1pZWxld3NrYTwvQXV0aG9yPjxZZWFyPjIwMjE8L1ll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Chmielewska et al., 2021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130293D9" w14:textId="692E4624" w:rsidR="00006C02" w:rsidRPr="00D563A5" w:rsidRDefault="00804D8D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5</w:t>
            </w:r>
          </w:p>
        </w:tc>
        <w:tc>
          <w:tcPr>
            <w:tcW w:w="0" w:type="auto"/>
          </w:tcPr>
          <w:p w14:paraId="64EE9A4A" w14:textId="37A8BD7E" w:rsidR="00006C02" w:rsidRPr="00D563A5" w:rsidRDefault="00804D8D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ternal and perinatal mortality and morbidity, pregnancy complications and intrapartum/neonatal outcomes</w:t>
            </w:r>
          </w:p>
        </w:tc>
      </w:tr>
      <w:tr w:rsidR="00D563A5" w:rsidRPr="00D563A5" w14:paraId="621438B1" w14:textId="77777777" w:rsidTr="009B1D7D">
        <w:tc>
          <w:tcPr>
            <w:tcW w:w="0" w:type="auto"/>
          </w:tcPr>
          <w:p w14:paraId="4EC2B686" w14:textId="3774462F" w:rsidR="00006C02" w:rsidRPr="00D563A5" w:rsidRDefault="00C0149D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slam</w:t>
            </w:r>
            <w:r w:rsidR="00B745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B745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B745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Islam&lt;/Author&gt;&lt;Year&gt;2020&lt;/Year&gt;&lt;IDText&gt;Clinical Characteristics and Neonatal Outcomes of Pregnant Patients With COVID-19: A Systematic Review&lt;/IDText&gt;&lt;DisplayText&gt;(Islam et al., 2020)&lt;/DisplayText&gt;&lt;record&gt;&lt;titles&gt;&lt;title&gt;Clinical Characteristics and Neonatal Outcomes of Pregnant Patients With COVID-19: A Systematic Review&lt;/title&gt;&lt;secondary-title&gt;Front Med (Lausanne)&lt;/secondary-title&gt;&lt;/titles&gt;&lt;pages&gt;573468&lt;/pages&gt;&lt;contributors&gt;&lt;authors&gt;&lt;author&gt;Islam, M. M.&lt;/author&gt;&lt;author&gt;Poly, T. N.&lt;/author&gt;&lt;author&gt;Walther, B. A.&lt;/author&gt;&lt;author&gt;Yang, H. C.&lt;/author&gt;&lt;author&gt;Wang, C. W.&lt;/author&gt;&lt;author&gt;Hsieh, W. S.&lt;/author&gt;&lt;author&gt;Atique, S.&lt;/author&gt;&lt;author&gt;Salmani, H.&lt;/author&gt;&lt;author&gt;Alsinglawi, B.&lt;/author&gt;&lt;author&gt;Lin, M. C.&lt;/author&gt;&lt;author&gt;Jian, W. S.&lt;/author&gt;&lt;author&gt;Jack Li, Y. C.&lt;/author&gt;&lt;/authors&gt;&lt;/contributors&gt;&lt;added-date format="utc"&gt;1646615477&lt;/added-date&gt;&lt;ref-type name="Journal Article"&gt;17&lt;/ref-type&gt;&lt;dates&gt;&lt;year&gt;2020&lt;/year&gt;&lt;/dates&gt;&lt;rec-number&gt;1218&lt;/rec-number&gt;&lt;last-updated-date format="utc"&gt;1646624806&lt;/last-updated-date&gt;&lt;accession-num&gt;33392213&lt;/accession-num&gt;&lt;electronic-resource-num&gt;10.3389/fmed.2020.573468&lt;/electronic-resource-num&gt;&lt;volume&gt;7&lt;/volume&gt;&lt;/record&gt;&lt;/Cite&gt;&lt;/EndNote&gt;</w:instrText>
            </w:r>
            <w:r w:rsidR="00B745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B74521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Islam et al., 2020)</w:t>
            </w:r>
            <w:r w:rsidR="00B745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1EE10EFE" w14:textId="727AA0DF" w:rsidR="00006C02" w:rsidRPr="00D563A5" w:rsidRDefault="00B208B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0" w:type="auto"/>
          </w:tcPr>
          <w:p w14:paraId="3B08F7B9" w14:textId="6F1AAC62" w:rsidR="00006C02" w:rsidRPr="00D563A5" w:rsidRDefault="00B208B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eonatal outcomes</w:t>
            </w:r>
          </w:p>
        </w:tc>
      </w:tr>
      <w:tr w:rsidR="00D563A5" w:rsidRPr="00D563A5" w14:paraId="64BF1654" w14:textId="77777777" w:rsidTr="009B1D7D">
        <w:tc>
          <w:tcPr>
            <w:tcW w:w="0" w:type="auto"/>
          </w:tcPr>
          <w:p w14:paraId="3CCFB8E4" w14:textId="5AFC27F7" w:rsidR="00006C02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Jafari&lt;/Author&gt;&lt;Year&gt;2021&lt;/Year&gt;&lt;IDText&gt;Clinical characteristics and outcomes of pregnant women with COVID-19 and comparison with control patients: A systematic review and meta-analysis&lt;/IDText&gt;&lt;DisplayText&gt;(Jafari et al., 2021)&lt;/DisplayText&gt;&lt;record&gt;&lt;titles&gt;&lt;title&gt;Clinical characteristics and outcomes of pregnant women with COVID-19 and comparison with control patients: A systematic review and meta-analysis&lt;/title&gt;&lt;secondary-title&gt;Reviews in Medical Virology&lt;/secondary-title&gt;&lt;/titles&gt;&lt;pages&gt;e2208&lt;/pages&gt;&lt;contributors&gt;&lt;authors&gt;&lt;author&gt;Jafari, M.&lt;/author&gt;&lt;author&gt;Pormohammad, A.&lt;/author&gt;&lt;author&gt;Sheikh Neshin, S. A.&lt;/author&gt;&lt;author&gt;Ghorbani, S.&lt;/author&gt;&lt;author&gt;Bose, D.&lt;/author&gt;&lt;author&gt;Alimohammadi, S.&lt;/author&gt;&lt;author&gt;Basirjafari, S.&lt;/author&gt;&lt;author&gt;Mohammadi, M.&lt;/author&gt;&lt;author&gt;Rasmussen-Ivey, C.&lt;/author&gt;&lt;author&gt;Razizadeh, M. H.&lt;/author&gt;&lt;author&gt;Nouri-Vaskeh, M.&lt;/author&gt;&lt;author&gt;Zarei, M.&lt;/author&gt;&lt;/authors&gt;&lt;/contributors&gt;&lt;added-date format="utc"&gt;1646615477&lt;/added-date&gt;&lt;ref-type name="Journal Article"&gt;17&lt;/ref-type&gt;&lt;dates&gt;&lt;year&gt;2021&lt;/year&gt;&lt;/dates&gt;&lt;rec-number&gt;1219&lt;/rec-number&gt;&lt;last-updated-date format="utc"&gt;1646624806&lt;/last-updated-date&gt;&lt;accession-num&gt;33387448&lt;/accession-num&gt;&lt;electronic-resource-num&gt;10.1002/rmv.22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Jafari et al., 2021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07F4CD76" w14:textId="1DD146CF" w:rsidR="00006C02" w:rsidRPr="00D563A5" w:rsidRDefault="00B208B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</w:t>
            </w:r>
          </w:p>
        </w:tc>
        <w:tc>
          <w:tcPr>
            <w:tcW w:w="0" w:type="auto"/>
          </w:tcPr>
          <w:p w14:paraId="557AD80C" w14:textId="10C4BE56" w:rsidR="00006C02" w:rsidRPr="00D563A5" w:rsidRDefault="00B208BF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ternal and neonate outcomes in COVID-19 positive women</w:t>
            </w:r>
          </w:p>
        </w:tc>
      </w:tr>
      <w:tr w:rsidR="00D563A5" w:rsidRPr="00D563A5" w14:paraId="356A2597" w14:textId="77777777" w:rsidTr="009B1D7D">
        <w:tc>
          <w:tcPr>
            <w:tcW w:w="0" w:type="auto"/>
          </w:tcPr>
          <w:p w14:paraId="11C889C8" w14:textId="034C3AD0" w:rsidR="00006C02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Stavridou&lt;/Author&gt;&lt;Year&gt;2020&lt;/Year&gt;&lt;IDText&gt;Psychosocial consequences of COVID-19 in children, adolescents and young adults: A systematic review&lt;/IDText&gt;&lt;DisplayText&gt;(Stavridou et al., 2020)&lt;/DisplayText&gt;&lt;record&gt;&lt;urls&gt;&lt;related-urls&gt;&lt;url&gt;https://www.embase.com/search/results?subaction=viewrecord&amp;amp;id=L2006724695&amp;amp;from=export&lt;/url&gt;&lt;/related-urls&gt;&lt;/urls&gt;&lt;titles&gt;&lt;title&gt;Psychosocial consequences of COVID-19 in children, adolescents and young adults: A systematic review&lt;/title&gt;&lt;secondary-title&gt;Psychiatry and Clinical Neurosciences&lt;/secondary-title&gt;&lt;/titles&gt;&lt;pages&gt;615-616&lt;/pages&gt;&lt;number&gt;11&lt;/number&gt;&lt;contributors&gt;&lt;authors&gt;&lt;author&gt;Stavridou, A.&lt;/author&gt;&lt;author&gt;Stergiopoulou, A. A.&lt;/author&gt;&lt;author&gt;Panagouli, E.&lt;/author&gt;&lt;author&gt;Mesiris, G.&lt;/author&gt;&lt;author&gt;Thirios, A.&lt;/author&gt;&lt;author&gt;Mougiakos, T.&lt;/author&gt;&lt;author&gt;Troupis, T.&lt;/author&gt;&lt;author&gt;Psaltopoulou, T.&lt;/author&gt;&lt;author&gt;Tsolia, M.&lt;/author&gt;&lt;author&gt;Sergentanis, T. N.&lt;/author&gt;&lt;author&gt;Tsitsika, A.&lt;/author&gt;&lt;/authors&gt;&lt;/contributors&gt;&lt;added-date format="utc"&gt;1646615485&lt;/added-date&gt;&lt;ref-type name="Journal Article"&gt;17&lt;/ref-type&gt;&lt;dates&gt;&lt;year&gt;2020&lt;/year&gt;&lt;/dates&gt;&lt;rec-number&gt;1479&lt;/rec-number&gt;&lt;last-updated-date format="utc"&gt;1646624806&lt;/last-updated-date&gt;&lt;electronic-resource-num&gt;10.1111/pcn.13134&lt;/electronic-resource-num&gt;&lt;volume&gt;74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Stavridou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555A7B65" w14:textId="2E7DE156" w:rsidR="00006C02" w:rsidRPr="00D563A5" w:rsidRDefault="005B5AC2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</w:t>
            </w:r>
          </w:p>
        </w:tc>
        <w:tc>
          <w:tcPr>
            <w:tcW w:w="0" w:type="auto"/>
          </w:tcPr>
          <w:p w14:paraId="0B3CC54F" w14:textId="3C721280" w:rsidR="00006C02" w:rsidRPr="00D563A5" w:rsidRDefault="005B5AC2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ild mental health and development</w:t>
            </w:r>
          </w:p>
        </w:tc>
      </w:tr>
      <w:tr w:rsidR="00D563A5" w:rsidRPr="00D563A5" w14:paraId="3A5889BA" w14:textId="77777777" w:rsidTr="009B1D7D">
        <w:tc>
          <w:tcPr>
            <w:tcW w:w="0" w:type="auto"/>
          </w:tcPr>
          <w:p w14:paraId="4430ED0B" w14:textId="3064A4F1" w:rsidR="00006C02" w:rsidRPr="00D563A5" w:rsidRDefault="00B74521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Sun&lt;/Author&gt;&lt;Year&gt;2020&lt;/Year&gt;&lt;IDText&gt;A systematic review involving 11,187 participants evaluating the impact of COVID-19 on anxiety and depression in pregnant women&lt;/IDText&gt;&lt;DisplayText&gt;(Sun et al., 2020)&lt;/DisplayText&gt;&lt;record&gt;&lt;urls&gt;&lt;related-urls&gt;&lt;url&gt;https://www.embase.com/search/results?subaction=viewrecord&amp;amp;id=L2007620290&amp;amp;from=export&lt;/url&gt;&lt;/related-urls&gt;&lt;/urls&gt;&lt;titles&gt;&lt;title&gt;A systematic review involving 11,187 participants evaluating the impact of COVID-19 on anxiety and depression in pregnant women&lt;/title&gt;&lt;secondary-title&gt;Journal of Psychosomatic Obstetrics and Gynecology&lt;/secondary-title&gt;&lt;/titles&gt;&lt;contributors&gt;&lt;authors&gt;&lt;author&gt;Sun, F.&lt;/author&gt;&lt;author&gt;Zhu, J.&lt;/author&gt;&lt;author&gt;Tao, H.&lt;/author&gt;&lt;author&gt;Ma, Y.&lt;/author&gt;&lt;author&gt;Jin, W.&lt;/author&gt;&lt;/authors&gt;&lt;/contributors&gt;&lt;added-date format="utc"&gt;1646615485&lt;/added-date&gt;&lt;ref-type name="Journal Article"&gt;17&lt;/ref-type&gt;&lt;dates&gt;&lt;year&gt;2020&lt;/year&gt;&lt;/dates&gt;&lt;rec-number&gt;1485&lt;/rec-number&gt;&lt;last-updated-date format="utc"&gt;1646624806&lt;/last-updated-date&gt;&lt;electronic-resource-num&gt;10.1080/0167482X.2020.185736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Sun et al., 2020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24029B03" w14:textId="6D9D1061" w:rsidR="00006C02" w:rsidRPr="00D563A5" w:rsidRDefault="00EF1DB9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</w:t>
            </w:r>
          </w:p>
        </w:tc>
        <w:tc>
          <w:tcPr>
            <w:tcW w:w="0" w:type="auto"/>
          </w:tcPr>
          <w:p w14:paraId="130177AB" w14:textId="45D38B9A" w:rsidR="00006C02" w:rsidRPr="00D563A5" w:rsidRDefault="00EF1DB9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ternal mental health</w:t>
            </w:r>
          </w:p>
        </w:tc>
      </w:tr>
      <w:tr w:rsidR="00D563A5" w:rsidRPr="00D563A5" w14:paraId="2CC999A0" w14:textId="77777777" w:rsidTr="009B1D7D">
        <w:tc>
          <w:tcPr>
            <w:tcW w:w="0" w:type="auto"/>
          </w:tcPr>
          <w:p w14:paraId="71A87DA8" w14:textId="2864EEF4" w:rsidR="00006C02" w:rsidRPr="00D563A5" w:rsidRDefault="009B1D7D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Tomfohr-Madsen&lt;/Author&gt;&lt;Year&gt;2021&lt;/Year&gt;&lt;IDText&gt;Depression and anxiety in pregnancy during COVID-19: A rapid review and meta-analysis&lt;/IDText&gt;&lt;DisplayText&gt;(Tomfohr-Madsen et al., 2021)&lt;/DisplayText&gt;&lt;record&gt;&lt;titles&gt;&lt;title&gt;Depression and anxiety in pregnancy during COVID-19: A rapid review and meta-analysis&lt;/title&gt;&lt;secondary-title&gt;Psychiatry Research&lt;/secondary-title&gt;&lt;/titles&gt;&lt;pages&gt;113912&lt;/pages&gt;&lt;contributors&gt;&lt;authors&gt;&lt;author&gt;Tomfohr-Madsen, L. M.&lt;/author&gt;&lt;author&gt;Racine, N.&lt;/author&gt;&lt;author&gt;Giesbrecht, G. F.&lt;/author&gt;&lt;author&gt;Lebel, C.&lt;/author&gt;&lt;author&gt;Madigan, S.&lt;/author&gt;&lt;/authors&gt;&lt;/contributors&gt;&lt;added-date format="utc"&gt;1646615486&lt;/added-date&gt;&lt;ref-type name="Journal Article"&gt;17&lt;/ref-type&gt;&lt;dates&gt;&lt;year&gt;2021&lt;/year&gt;&lt;/dates&gt;&lt;rec-number&gt;1503&lt;/rec-number&gt;&lt;last-updated-date format="utc"&gt;1646624806&lt;/last-updated-date&gt;&lt;accession-num&gt;33836471&lt;/accession-num&gt;&lt;electronic-resource-num&gt;10.1016/j.psychres.2021.113912&lt;/electronic-resource-num&gt;&lt;volume&gt;300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Tomfohr-Madsen et al., 2021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67E9951C" w14:textId="07CB39A0" w:rsidR="00006C02" w:rsidRPr="00D563A5" w:rsidRDefault="00EF1DB9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</w:t>
            </w:r>
          </w:p>
        </w:tc>
        <w:tc>
          <w:tcPr>
            <w:tcW w:w="0" w:type="auto"/>
          </w:tcPr>
          <w:p w14:paraId="070A2F6A" w14:textId="39A06188" w:rsidR="00006C02" w:rsidRPr="00D563A5" w:rsidRDefault="00EF1DB9" w:rsidP="005578D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563A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ntenatal depression and anxiety</w:t>
            </w:r>
          </w:p>
        </w:tc>
      </w:tr>
    </w:tbl>
    <w:p w14:paraId="2885D3F6" w14:textId="77777777" w:rsidR="00D563A5" w:rsidRDefault="00D563A5" w:rsidP="00F405B6">
      <w:pPr>
        <w:rPr>
          <w:lang w:val="en-US"/>
        </w:rPr>
      </w:pPr>
    </w:p>
    <w:p w14:paraId="67B20E3A" w14:textId="432FD59D" w:rsidR="00D563A5" w:rsidRDefault="00D563A5" w:rsidP="00F405B6">
      <w:pPr>
        <w:rPr>
          <w:lang w:val="en-US"/>
        </w:rPr>
      </w:pPr>
    </w:p>
    <w:p w14:paraId="1D22D31C" w14:textId="5C09A24D" w:rsidR="009B1D7D" w:rsidRDefault="009B1D7D" w:rsidP="00F405B6">
      <w:pPr>
        <w:rPr>
          <w:lang w:val="en-US"/>
        </w:rPr>
      </w:pPr>
    </w:p>
    <w:p w14:paraId="78A44899" w14:textId="5182139C" w:rsidR="009B1D7D" w:rsidRDefault="009B1D7D" w:rsidP="00F405B6">
      <w:pPr>
        <w:rPr>
          <w:lang w:val="en-US"/>
        </w:rPr>
      </w:pPr>
    </w:p>
    <w:p w14:paraId="06373598" w14:textId="0F0FCD9B" w:rsidR="009B1D7D" w:rsidRDefault="009B1D7D" w:rsidP="00F405B6">
      <w:pPr>
        <w:rPr>
          <w:lang w:val="en-US"/>
        </w:rPr>
      </w:pPr>
    </w:p>
    <w:p w14:paraId="6C4F6E6D" w14:textId="44F8F7D0" w:rsidR="009B1D7D" w:rsidRPr="009B1D7D" w:rsidRDefault="009B1D7D" w:rsidP="00F405B6">
      <w:pPr>
        <w:rPr>
          <w:b/>
          <w:bCs/>
          <w:lang w:val="en-US"/>
        </w:rPr>
      </w:pPr>
      <w:r w:rsidRPr="009B1D7D">
        <w:rPr>
          <w:b/>
          <w:bCs/>
          <w:lang w:val="en-US"/>
        </w:rPr>
        <w:lastRenderedPageBreak/>
        <w:t>References</w:t>
      </w:r>
    </w:p>
    <w:p w14:paraId="42C390D2" w14:textId="531D5C26" w:rsidR="009B1D7D" w:rsidRPr="009B1D7D" w:rsidRDefault="00D563A5" w:rsidP="009B1D7D">
      <w:pPr>
        <w:pStyle w:val="EndNoteBibliography"/>
        <w:spacing w:after="0"/>
        <w:ind w:left="720" w:hanging="720"/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9B1D7D" w:rsidRPr="009B1D7D">
        <w:t xml:space="preserve">Abou Ghayda, R., Li, H., Lee, K. H., Lee, H. W., Hong, S. H., Kwak, M., . . . Shin, J. I. (2020). COVID-19 and Adverse Pregnancy Outcome: A Systematic Review of 104 Cases. </w:t>
      </w:r>
      <w:r w:rsidR="009B1D7D" w:rsidRPr="009B1D7D">
        <w:rPr>
          <w:i/>
        </w:rPr>
        <w:t>J Clin Med</w:t>
      </w:r>
      <w:r w:rsidR="009B1D7D" w:rsidRPr="009B1D7D">
        <w:t>,</w:t>
      </w:r>
      <w:r w:rsidR="009B1D7D" w:rsidRPr="009B1D7D">
        <w:rPr>
          <w:i/>
        </w:rPr>
        <w:t xml:space="preserve"> 9</w:t>
      </w:r>
      <w:r w:rsidR="009B1D7D" w:rsidRPr="009B1D7D">
        <w:t xml:space="preserve">(11). </w:t>
      </w:r>
      <w:hyperlink r:id="rId4" w:history="1">
        <w:r w:rsidR="009B1D7D" w:rsidRPr="009B1D7D">
          <w:rPr>
            <w:rStyle w:val="Hyperlink"/>
          </w:rPr>
          <w:t>https://doi.org/10.3390/jcm9113441</w:t>
        </w:r>
      </w:hyperlink>
      <w:r w:rsidR="009B1D7D" w:rsidRPr="009B1D7D">
        <w:t xml:space="preserve"> </w:t>
      </w:r>
    </w:p>
    <w:p w14:paraId="5F208F64" w14:textId="7F1070F0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Akhtar, H., Patel, C., Abuelgasim, E., &amp; Harky, A. (2020). COVID-19 (SARS-CoV-2) Infection in Pregnancy: A Systematic Review. </w:t>
      </w:r>
      <w:r w:rsidRPr="009B1D7D">
        <w:rPr>
          <w:i/>
        </w:rPr>
        <w:t>Gynecologic and Obstetric Investigation</w:t>
      </w:r>
      <w:r w:rsidRPr="009B1D7D">
        <w:t>,</w:t>
      </w:r>
      <w:r w:rsidRPr="009B1D7D">
        <w:rPr>
          <w:i/>
        </w:rPr>
        <w:t xml:space="preserve"> 85</w:t>
      </w:r>
      <w:r w:rsidRPr="009B1D7D">
        <w:t xml:space="preserve">(4), 295-306. </w:t>
      </w:r>
      <w:hyperlink r:id="rId5" w:history="1">
        <w:r w:rsidRPr="009B1D7D">
          <w:rPr>
            <w:rStyle w:val="Hyperlink"/>
          </w:rPr>
          <w:t>https://doi.org/10.1159/000509290</w:t>
        </w:r>
      </w:hyperlink>
      <w:r w:rsidRPr="009B1D7D">
        <w:t xml:space="preserve"> </w:t>
      </w:r>
    </w:p>
    <w:p w14:paraId="2A0CA9CB" w14:textId="6C21D3C9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Amaral, W. N. D., Moraes, C. L., Rodrigues, A., Noll, M., Arruda, J. T., &amp; Mendonça, C. R. (2020). Maternal Coronavirus Infections and Neonates Born to Mothers with SARS-CoV-2: A Systematic Review. </w:t>
      </w:r>
      <w:r w:rsidRPr="009B1D7D">
        <w:rPr>
          <w:i/>
        </w:rPr>
        <w:t>Healthcare (Basel)</w:t>
      </w:r>
      <w:r w:rsidRPr="009B1D7D">
        <w:t>,</w:t>
      </w:r>
      <w:r w:rsidRPr="009B1D7D">
        <w:rPr>
          <w:i/>
        </w:rPr>
        <w:t xml:space="preserve"> 8</w:t>
      </w:r>
      <w:r w:rsidRPr="009B1D7D">
        <w:t xml:space="preserve">(4). </w:t>
      </w:r>
      <w:hyperlink r:id="rId6" w:history="1">
        <w:r w:rsidRPr="009B1D7D">
          <w:rPr>
            <w:rStyle w:val="Hyperlink"/>
          </w:rPr>
          <w:t>https://doi.org/10.3390/healthcare8040511</w:t>
        </w:r>
      </w:hyperlink>
      <w:r w:rsidRPr="009B1D7D">
        <w:t xml:space="preserve"> </w:t>
      </w:r>
    </w:p>
    <w:p w14:paraId="43BE0C8D" w14:textId="3E201560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Araújo, L. A., Veloso, C. F., Souza, M. C., Azevedo, J. M. C., &amp; Tarro, G. (2020). The potential impact of the COVID-19 pandemic on child growth and development: a systematic review. </w:t>
      </w:r>
      <w:r w:rsidRPr="009B1D7D">
        <w:rPr>
          <w:i/>
        </w:rPr>
        <w:t>Jornal de Pediatría</w:t>
      </w:r>
      <w:r w:rsidRPr="009B1D7D">
        <w:t xml:space="preserve">. </w:t>
      </w:r>
      <w:hyperlink r:id="rId7" w:history="1">
        <w:r w:rsidRPr="009B1D7D">
          <w:rPr>
            <w:rStyle w:val="Hyperlink"/>
          </w:rPr>
          <w:t>https://doi.org/10.1016/j.jped.2020.08.008</w:t>
        </w:r>
      </w:hyperlink>
      <w:r w:rsidRPr="009B1D7D">
        <w:t xml:space="preserve"> </w:t>
      </w:r>
    </w:p>
    <w:p w14:paraId="7CB9B050" w14:textId="77777777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Ashraf, M. A., Keshavarz, P., Hosseinpour, P., Erfani, A., Roshanshad, A., Pourdast, A., . . . Poordast, T. (2020). Coronavirus Disease 2019 (COVID-19): A Systematic Review of Pregnancy and the Possibility of Vertical Transmission. </w:t>
      </w:r>
      <w:r w:rsidRPr="009B1D7D">
        <w:rPr>
          <w:i/>
        </w:rPr>
        <w:t>J Reprod Infertil</w:t>
      </w:r>
      <w:r w:rsidRPr="009B1D7D">
        <w:t>,</w:t>
      </w:r>
      <w:r w:rsidRPr="009B1D7D">
        <w:rPr>
          <w:i/>
        </w:rPr>
        <w:t xml:space="preserve"> 21</w:t>
      </w:r>
      <w:r w:rsidRPr="009B1D7D">
        <w:t xml:space="preserve">(3), 157-168. </w:t>
      </w:r>
    </w:p>
    <w:p w14:paraId="430CF6DD" w14:textId="4447C59B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Capobianco, G., Saderi, L., Aliberti, S., Mondoni, M., Piana, A., Dessole, F., . . . Sotgiu, G. (2020). COVID-19 in pregnant women: A systematic review and meta-analysis. </w:t>
      </w:r>
      <w:r w:rsidRPr="009B1D7D">
        <w:rPr>
          <w:i/>
        </w:rPr>
        <w:t>European Journal of Obstetrics, Gynecology, and Reproductive Biology</w:t>
      </w:r>
      <w:r w:rsidRPr="009B1D7D">
        <w:t>,</w:t>
      </w:r>
      <w:r w:rsidRPr="009B1D7D">
        <w:rPr>
          <w:i/>
        </w:rPr>
        <w:t xml:space="preserve"> 252</w:t>
      </w:r>
      <w:r w:rsidRPr="009B1D7D">
        <w:t xml:space="preserve">, 543-558. </w:t>
      </w:r>
      <w:hyperlink r:id="rId8" w:history="1">
        <w:r w:rsidRPr="009B1D7D">
          <w:rPr>
            <w:rStyle w:val="Hyperlink"/>
          </w:rPr>
          <w:t>https://doi.org/10.1016/j.ejogrb.2020.07.006</w:t>
        </w:r>
      </w:hyperlink>
      <w:r w:rsidRPr="009B1D7D">
        <w:t xml:space="preserve"> </w:t>
      </w:r>
    </w:p>
    <w:p w14:paraId="5F13D2F8" w14:textId="5C15807F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Chi, J., Gong, W., &amp; Gao, Q. (2020). Clinical characteristics and outcomes of pregnant women with COVID-19 and the risk of vertical transmission: a systematic review. </w:t>
      </w:r>
      <w:r w:rsidRPr="009B1D7D">
        <w:rPr>
          <w:i/>
        </w:rPr>
        <w:t>Archives of Gynecology and Obstetrics</w:t>
      </w:r>
      <w:r w:rsidRPr="009B1D7D">
        <w:t xml:space="preserve">, 1-9. </w:t>
      </w:r>
      <w:hyperlink r:id="rId9" w:history="1">
        <w:r w:rsidRPr="009B1D7D">
          <w:rPr>
            <w:rStyle w:val="Hyperlink"/>
          </w:rPr>
          <w:t>https://doi.org/10.1007/s00404-020-05889-5</w:t>
        </w:r>
      </w:hyperlink>
      <w:r w:rsidRPr="009B1D7D">
        <w:t xml:space="preserve"> </w:t>
      </w:r>
    </w:p>
    <w:p w14:paraId="333EF87A" w14:textId="42705CE9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Chmielewska, B., Barratt, I., Townsend, R., Kalafat, E., van der Meulen, J., Gurol-Urganci, I., . . . Khalil, A. (2021). Effects of the COVID-19 pandemic on maternal and perinatal outcomes: a systematic review and meta-analysis. </w:t>
      </w:r>
      <w:r w:rsidRPr="009B1D7D">
        <w:rPr>
          <w:i/>
        </w:rPr>
        <w:t>Lancet Glob Health</w:t>
      </w:r>
      <w:r w:rsidRPr="009B1D7D">
        <w:t>,</w:t>
      </w:r>
      <w:r w:rsidRPr="009B1D7D">
        <w:rPr>
          <w:i/>
        </w:rPr>
        <w:t xml:space="preserve"> 9</w:t>
      </w:r>
      <w:r w:rsidRPr="009B1D7D">
        <w:t xml:space="preserve">(6), e759-e772. </w:t>
      </w:r>
      <w:hyperlink r:id="rId10" w:history="1">
        <w:r w:rsidRPr="009B1D7D">
          <w:rPr>
            <w:rStyle w:val="Hyperlink"/>
          </w:rPr>
          <w:t>https://doi.org/10.1016/s2214-109x(21)00079-6</w:t>
        </w:r>
      </w:hyperlink>
      <w:r w:rsidRPr="009B1D7D">
        <w:t xml:space="preserve"> </w:t>
      </w:r>
    </w:p>
    <w:p w14:paraId="5DDB8A0F" w14:textId="0D57305E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Di Mascio, D., Khalil, A., Saccone, G., Rizzo, G., Buca, D., Liberati, M., . . . D'Antonio, F. (2020). Outcome of coronavirus spectrum infections (SARS, MERS, COVID-19) during pregnancy: a systematic review and meta-analysis. </w:t>
      </w:r>
      <w:r w:rsidRPr="009B1D7D">
        <w:rPr>
          <w:i/>
        </w:rPr>
        <w:t>Am J Obstet Gynecol MFM</w:t>
      </w:r>
      <w:r w:rsidRPr="009B1D7D">
        <w:t>,</w:t>
      </w:r>
      <w:r w:rsidRPr="009B1D7D">
        <w:rPr>
          <w:i/>
        </w:rPr>
        <w:t xml:space="preserve"> 2</w:t>
      </w:r>
      <w:r w:rsidRPr="009B1D7D">
        <w:t xml:space="preserve">(2), 100107. </w:t>
      </w:r>
      <w:hyperlink r:id="rId11" w:history="1">
        <w:r w:rsidRPr="009B1D7D">
          <w:rPr>
            <w:rStyle w:val="Hyperlink"/>
          </w:rPr>
          <w:t>https://doi.org/10.1016/j.ajogmf.2020.100107</w:t>
        </w:r>
      </w:hyperlink>
      <w:r w:rsidRPr="009B1D7D">
        <w:t xml:space="preserve"> </w:t>
      </w:r>
    </w:p>
    <w:p w14:paraId="46A774F0" w14:textId="263EE3A1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Diriba, K., Awulachew, E., &amp; Getu, E. (2020). The effect of coronavirus infection (SARS-CoV-2, MERS-CoV, and SARS-CoV) during pregnancy and the possibility of vertical maternal-fetal transmission: a systematic review and meta-analysis. </w:t>
      </w:r>
      <w:r w:rsidRPr="009B1D7D">
        <w:rPr>
          <w:i/>
        </w:rPr>
        <w:t>European Journal of Medical Research</w:t>
      </w:r>
      <w:r w:rsidRPr="009B1D7D">
        <w:t>,</w:t>
      </w:r>
      <w:r w:rsidRPr="009B1D7D">
        <w:rPr>
          <w:i/>
        </w:rPr>
        <w:t xml:space="preserve"> 25</w:t>
      </w:r>
      <w:r w:rsidRPr="009B1D7D">
        <w:t xml:space="preserve">(1), 39. </w:t>
      </w:r>
      <w:hyperlink r:id="rId12" w:history="1">
        <w:r w:rsidRPr="009B1D7D">
          <w:rPr>
            <w:rStyle w:val="Hyperlink"/>
          </w:rPr>
          <w:t>https://doi.org/10.1186/s40001-020-00439-w</w:t>
        </w:r>
      </w:hyperlink>
      <w:r w:rsidRPr="009B1D7D">
        <w:t xml:space="preserve"> </w:t>
      </w:r>
    </w:p>
    <w:p w14:paraId="57CBDDDE" w14:textId="109CFDEA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Fan, S., Guan, J., Cao, L., Wang, M., Zhao, H., Chen, L., &amp; Yan, L. (2021). Psychological effects caused by COVID-19 pandemic on pregnant women: A systematic review with meta-analysis. </w:t>
      </w:r>
      <w:r w:rsidRPr="009B1D7D">
        <w:rPr>
          <w:i/>
        </w:rPr>
        <w:t>Asian Journal of Psychiatry</w:t>
      </w:r>
      <w:r w:rsidRPr="009B1D7D">
        <w:t>,</w:t>
      </w:r>
      <w:r w:rsidRPr="009B1D7D">
        <w:rPr>
          <w:i/>
        </w:rPr>
        <w:t xml:space="preserve"> 56</w:t>
      </w:r>
      <w:r w:rsidRPr="009B1D7D">
        <w:t xml:space="preserve">, 102533. </w:t>
      </w:r>
      <w:hyperlink r:id="rId13" w:history="1">
        <w:r w:rsidRPr="009B1D7D">
          <w:rPr>
            <w:rStyle w:val="Hyperlink"/>
          </w:rPr>
          <w:t>https://doi.org/10.1016/j.ajp.2020.102533</w:t>
        </w:r>
      </w:hyperlink>
      <w:r w:rsidRPr="009B1D7D">
        <w:t xml:space="preserve"> </w:t>
      </w:r>
    </w:p>
    <w:p w14:paraId="68A2937A" w14:textId="63DAE4CD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Guo, C.-X., He, L., Yin, J.-Y., Meng, X.-G., Tan, W., Yang, G.-P., . . . Chen, X. (2020). Epidemiological and clinical features of pediatric COVID-19. </w:t>
      </w:r>
      <w:r w:rsidRPr="009B1D7D">
        <w:rPr>
          <w:i/>
        </w:rPr>
        <w:t>BMC Medicine</w:t>
      </w:r>
      <w:r w:rsidRPr="009B1D7D">
        <w:t>,</w:t>
      </w:r>
      <w:r w:rsidRPr="009B1D7D">
        <w:rPr>
          <w:i/>
        </w:rPr>
        <w:t xml:space="preserve"> 18</w:t>
      </w:r>
      <w:r w:rsidRPr="009B1D7D">
        <w:t xml:space="preserve">(1), 1-7. </w:t>
      </w:r>
      <w:hyperlink r:id="rId14" w:history="1">
        <w:r w:rsidRPr="009B1D7D">
          <w:rPr>
            <w:rStyle w:val="Hyperlink"/>
          </w:rPr>
          <w:t>https://doi.org/10.1186/s12916-020-01719-2</w:t>
        </w:r>
      </w:hyperlink>
      <w:r w:rsidRPr="009B1D7D">
        <w:t xml:space="preserve"> </w:t>
      </w:r>
    </w:p>
    <w:p w14:paraId="19920C4C" w14:textId="04675BD8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Hessami, K., Homayoon, N., Hashemi, A., Vafaei, H., Kasraeian, M., &amp; Asadi, N. (2020). COVID-19 and maternal, fetal and neonatal mortality: a systematic review. </w:t>
      </w:r>
      <w:r w:rsidRPr="009B1D7D">
        <w:rPr>
          <w:i/>
        </w:rPr>
        <w:t>Journal of Maternal-Fetal &amp; Neonatal Medicine</w:t>
      </w:r>
      <w:r w:rsidRPr="009B1D7D">
        <w:t xml:space="preserve">, 1-6. </w:t>
      </w:r>
      <w:hyperlink r:id="rId15" w:history="1">
        <w:r w:rsidRPr="009B1D7D">
          <w:rPr>
            <w:rStyle w:val="Hyperlink"/>
          </w:rPr>
          <w:t>https://doi.org/10.1080/14767058.2020.1806817</w:t>
        </w:r>
      </w:hyperlink>
      <w:r w:rsidRPr="009B1D7D">
        <w:t xml:space="preserve"> </w:t>
      </w:r>
    </w:p>
    <w:p w14:paraId="02C0921B" w14:textId="411C018D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Hessami, K., Romanelli, C., Chiurazzi, M., &amp; Cozzolino, M. (2020). COVID-19 pandemic and maternal mental health: a systematic review and meta-analysis. </w:t>
      </w:r>
      <w:r w:rsidRPr="009B1D7D">
        <w:rPr>
          <w:i/>
        </w:rPr>
        <w:t>Journal of Maternal-Fetal &amp; Neonatal Medicine</w:t>
      </w:r>
      <w:r w:rsidRPr="009B1D7D">
        <w:t xml:space="preserve">, 1-8. </w:t>
      </w:r>
      <w:hyperlink r:id="rId16" w:history="1">
        <w:r w:rsidRPr="009B1D7D">
          <w:rPr>
            <w:rStyle w:val="Hyperlink"/>
          </w:rPr>
          <w:t>https://doi.org/10.1080/14767058.2020.1843155</w:t>
        </w:r>
      </w:hyperlink>
      <w:r w:rsidRPr="009B1D7D">
        <w:t xml:space="preserve"> </w:t>
      </w:r>
    </w:p>
    <w:p w14:paraId="2DE3DD54" w14:textId="6243725E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lastRenderedPageBreak/>
        <w:t xml:space="preserve">Huntley, B. J. F., Huntley, E. S., Di Mascio, D., Chen, T., Berghella, V., &amp; Chauhan, S. P. (2020). Rates of Maternal and Perinatal Mortality and Vertical Transmission in Pregnancies Complicated by Severe Acute Respiratory Syndrome Coronavirus 2 (SARS-Co-V-2) Infection: A Systematic Review. </w:t>
      </w:r>
      <w:r w:rsidRPr="009B1D7D">
        <w:rPr>
          <w:i/>
        </w:rPr>
        <w:t>Obstetrics and Gynecology</w:t>
      </w:r>
      <w:r w:rsidRPr="009B1D7D">
        <w:t>,</w:t>
      </w:r>
      <w:r w:rsidRPr="009B1D7D">
        <w:rPr>
          <w:i/>
        </w:rPr>
        <w:t xml:space="preserve"> 136</w:t>
      </w:r>
      <w:r w:rsidRPr="009B1D7D">
        <w:t xml:space="preserve">(2), 303-312. </w:t>
      </w:r>
      <w:hyperlink r:id="rId17" w:history="1">
        <w:r w:rsidRPr="009B1D7D">
          <w:rPr>
            <w:rStyle w:val="Hyperlink"/>
          </w:rPr>
          <w:t>https://doi.org/10.1097/AOG.0000000000004010</w:t>
        </w:r>
      </w:hyperlink>
      <w:r w:rsidRPr="009B1D7D">
        <w:t xml:space="preserve"> </w:t>
      </w:r>
    </w:p>
    <w:p w14:paraId="51F2F091" w14:textId="68E595A1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Islam, M. M., Poly, T. N., Walther, B. A., Yang, H. C., Wang, C. W., Hsieh, W. S., . . . Jack Li, Y. C. (2020). Clinical Characteristics and Neonatal Outcomes of Pregnant Patients With COVID-19: A Systematic Review. </w:t>
      </w:r>
      <w:r w:rsidRPr="009B1D7D">
        <w:rPr>
          <w:i/>
        </w:rPr>
        <w:t>Front Med (Lausanne)</w:t>
      </w:r>
      <w:r w:rsidRPr="009B1D7D">
        <w:t>,</w:t>
      </w:r>
      <w:r w:rsidRPr="009B1D7D">
        <w:rPr>
          <w:i/>
        </w:rPr>
        <w:t xml:space="preserve"> 7</w:t>
      </w:r>
      <w:r w:rsidRPr="009B1D7D">
        <w:t xml:space="preserve">, 573468. </w:t>
      </w:r>
      <w:hyperlink r:id="rId18" w:history="1">
        <w:r w:rsidRPr="009B1D7D">
          <w:rPr>
            <w:rStyle w:val="Hyperlink"/>
          </w:rPr>
          <w:t>https://doi.org/10.3389/fmed.2020.573468</w:t>
        </w:r>
      </w:hyperlink>
      <w:r w:rsidRPr="009B1D7D">
        <w:t xml:space="preserve"> </w:t>
      </w:r>
    </w:p>
    <w:p w14:paraId="5E591CCE" w14:textId="2B5267FF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Jafari, M., Pormohammad, A., Sheikh Neshin, S. A., Ghorbani, S., Bose, D., Alimohammadi, S., . . . Zarei, M. (2021). Clinical characteristics and outcomes of pregnant women with COVID-19 and comparison with control patients: A systematic review and meta-analysis. </w:t>
      </w:r>
      <w:r w:rsidRPr="009B1D7D">
        <w:rPr>
          <w:i/>
        </w:rPr>
        <w:t>Reviews in Medical Virology</w:t>
      </w:r>
      <w:r w:rsidRPr="009B1D7D">
        <w:t xml:space="preserve">, e2208. </w:t>
      </w:r>
      <w:hyperlink r:id="rId19" w:history="1">
        <w:r w:rsidRPr="009B1D7D">
          <w:rPr>
            <w:rStyle w:val="Hyperlink"/>
          </w:rPr>
          <w:t>https://doi.org/10.1002/rmv.2208</w:t>
        </w:r>
      </w:hyperlink>
      <w:r w:rsidRPr="009B1D7D">
        <w:t xml:space="preserve"> </w:t>
      </w:r>
    </w:p>
    <w:p w14:paraId="519CE580" w14:textId="6F68A6A1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Jones, E. A. K., Mitra, A. K., &amp; Bhuiyan, A. R. (2021). Impact of COVID-19 on Mental Health in Adolescents: A Systematic Review. </w:t>
      </w:r>
      <w:r w:rsidRPr="009B1D7D">
        <w:rPr>
          <w:i/>
        </w:rPr>
        <w:t>International Journal of Environmental Research and Public Health</w:t>
      </w:r>
      <w:r w:rsidRPr="009B1D7D">
        <w:t>,</w:t>
      </w:r>
      <w:r w:rsidRPr="009B1D7D">
        <w:rPr>
          <w:i/>
        </w:rPr>
        <w:t xml:space="preserve"> 18</w:t>
      </w:r>
      <w:r w:rsidRPr="009B1D7D">
        <w:t xml:space="preserve">(5). </w:t>
      </w:r>
      <w:hyperlink r:id="rId20" w:history="1">
        <w:r w:rsidRPr="009B1D7D">
          <w:rPr>
            <w:rStyle w:val="Hyperlink"/>
          </w:rPr>
          <w:t>https://doi.org/10.3390/ijerph18052470</w:t>
        </w:r>
      </w:hyperlink>
      <w:r w:rsidRPr="009B1D7D">
        <w:t xml:space="preserve"> </w:t>
      </w:r>
    </w:p>
    <w:p w14:paraId="3F52DB20" w14:textId="552FF048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Juan, J., Gil, M. M., Rong, Z., Zhang, Y., Yang, H., &amp; Poon, L. C. (2020). Effect of coronavirus disease 2019 (COVID-19) on maternal, perinatal and neonatal outcome: systematic review. </w:t>
      </w:r>
      <w:r w:rsidRPr="009B1D7D">
        <w:rPr>
          <w:i/>
        </w:rPr>
        <w:t>Ultrasound in Obstetrics and Gynecology</w:t>
      </w:r>
      <w:r w:rsidRPr="009B1D7D">
        <w:t>,</w:t>
      </w:r>
      <w:r w:rsidRPr="009B1D7D">
        <w:rPr>
          <w:i/>
        </w:rPr>
        <w:t xml:space="preserve"> 56</w:t>
      </w:r>
      <w:r w:rsidRPr="009B1D7D">
        <w:t xml:space="preserve">(1), 15-27. </w:t>
      </w:r>
      <w:hyperlink r:id="rId21" w:history="1">
        <w:r w:rsidRPr="009B1D7D">
          <w:rPr>
            <w:rStyle w:val="Hyperlink"/>
          </w:rPr>
          <w:t>https://doi.org/10.1002/uog.22088</w:t>
        </w:r>
      </w:hyperlink>
      <w:r w:rsidRPr="009B1D7D">
        <w:t xml:space="preserve"> </w:t>
      </w:r>
    </w:p>
    <w:p w14:paraId="20AE63D5" w14:textId="73D04559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Mark, E. G., Golden, W. C., Gilmore, M. M., Sick-Samuels, A., Curless, M. S., Nogee, L. M., . . . Johnson, J. (2021). Community-Onset Severe Acute Respiratory Syndrome Coronavirus 2 Infection in Young Infants: A Systematic Review. </w:t>
      </w:r>
      <w:r w:rsidRPr="009B1D7D">
        <w:rPr>
          <w:i/>
        </w:rPr>
        <w:t>Journal of Pediatrics</w:t>
      </w:r>
      <w:r w:rsidRPr="009B1D7D">
        <w:t>,</w:t>
      </w:r>
      <w:r w:rsidRPr="009B1D7D">
        <w:rPr>
          <w:i/>
        </w:rPr>
        <w:t xml:space="preserve"> 228</w:t>
      </w:r>
      <w:r w:rsidRPr="009B1D7D">
        <w:t xml:space="preserve">, 94-100.e103. </w:t>
      </w:r>
      <w:hyperlink r:id="rId22" w:history="1">
        <w:r w:rsidRPr="009B1D7D">
          <w:rPr>
            <w:rStyle w:val="Hyperlink"/>
          </w:rPr>
          <w:t>https://doi.org/10.1016/j.jpeds.2020.09.008</w:t>
        </w:r>
      </w:hyperlink>
      <w:r w:rsidRPr="009B1D7D">
        <w:t xml:space="preserve"> </w:t>
      </w:r>
    </w:p>
    <w:p w14:paraId="15D51473" w14:textId="77777777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Muhidin, S., Behboodi Moghadam, Z., &amp; Vizheh, M. (2020). Analysis of Maternal Coronavirus Infections and Neonates Born to Mothers with 2019-nCoV; a Systematic Review. </w:t>
      </w:r>
      <w:r w:rsidRPr="009B1D7D">
        <w:rPr>
          <w:i/>
        </w:rPr>
        <w:t>Arch Acad Emerg Med</w:t>
      </w:r>
      <w:r w:rsidRPr="009B1D7D">
        <w:t>,</w:t>
      </w:r>
      <w:r w:rsidRPr="009B1D7D">
        <w:rPr>
          <w:i/>
        </w:rPr>
        <w:t xml:space="preserve"> 8</w:t>
      </w:r>
      <w:r w:rsidRPr="009B1D7D">
        <w:t xml:space="preserve">(1), e49. </w:t>
      </w:r>
    </w:p>
    <w:p w14:paraId="72DB40E9" w14:textId="23A09A43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Papapanou, M., Papaioannou, M., Petta, A., Routsi, E., Farmaki, M., Vlahos, N., &amp; Siristatidis, C. (2021). Maternal and Neonatal Characteristics and Outcomes of COVID-19 in Pregnancy: An Overview of Systematic Reviews. </w:t>
      </w:r>
      <w:r w:rsidRPr="009B1D7D">
        <w:rPr>
          <w:i/>
        </w:rPr>
        <w:t>International Journal of Environmental Research and Public Health</w:t>
      </w:r>
      <w:r w:rsidRPr="009B1D7D">
        <w:t>,</w:t>
      </w:r>
      <w:r w:rsidRPr="009B1D7D">
        <w:rPr>
          <w:i/>
        </w:rPr>
        <w:t xml:space="preserve"> 18</w:t>
      </w:r>
      <w:r w:rsidRPr="009B1D7D">
        <w:t xml:space="preserve">(2). </w:t>
      </w:r>
      <w:hyperlink r:id="rId23" w:history="1">
        <w:r w:rsidRPr="009B1D7D">
          <w:rPr>
            <w:rStyle w:val="Hyperlink"/>
          </w:rPr>
          <w:t>https://doi.org/10.3390/ijerph18020596</w:t>
        </w:r>
      </w:hyperlink>
      <w:r w:rsidRPr="009B1D7D">
        <w:t xml:space="preserve"> </w:t>
      </w:r>
    </w:p>
    <w:p w14:paraId="0DBFE37B" w14:textId="67B79FE1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Shorey, S. Y., Ng, E. D., &amp; Chee, C. Y. I. (2021). Anxiety and depressive symptoms of women in the perinatal period during the COVID-19 pandemic: A systematic review and meta-analysis. </w:t>
      </w:r>
      <w:r w:rsidRPr="009B1D7D">
        <w:rPr>
          <w:i/>
        </w:rPr>
        <w:t>Scand J Public Health</w:t>
      </w:r>
      <w:r w:rsidRPr="009B1D7D">
        <w:t xml:space="preserve">, 14034948211011793. </w:t>
      </w:r>
      <w:hyperlink r:id="rId24" w:history="1">
        <w:r w:rsidRPr="009B1D7D">
          <w:rPr>
            <w:rStyle w:val="Hyperlink"/>
          </w:rPr>
          <w:t>https://doi.org/10.1177/14034948211011793</w:t>
        </w:r>
      </w:hyperlink>
      <w:r w:rsidRPr="009B1D7D">
        <w:t xml:space="preserve"> </w:t>
      </w:r>
    </w:p>
    <w:p w14:paraId="70AA11D6" w14:textId="42C0C823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Smith, V., Seo, D., Warty, R., Payne, O., Salih, M., Chin, K. L., . . . Wallace, E. (2020). Maternal and neonatal outcomes associated with COVID-19 infection: A systematic review. </w:t>
      </w:r>
      <w:r w:rsidRPr="009B1D7D">
        <w:rPr>
          <w:i/>
        </w:rPr>
        <w:t>PloS One</w:t>
      </w:r>
      <w:r w:rsidRPr="009B1D7D">
        <w:t>,</w:t>
      </w:r>
      <w:r w:rsidRPr="009B1D7D">
        <w:rPr>
          <w:i/>
        </w:rPr>
        <w:t xml:space="preserve"> 15</w:t>
      </w:r>
      <w:r w:rsidRPr="009B1D7D">
        <w:t xml:space="preserve">(6), e0234187. </w:t>
      </w:r>
      <w:hyperlink r:id="rId25" w:history="1">
        <w:r w:rsidRPr="009B1D7D">
          <w:rPr>
            <w:rStyle w:val="Hyperlink"/>
          </w:rPr>
          <w:t>https://doi.org/10.1371/journal.pone.0234187</w:t>
        </w:r>
      </w:hyperlink>
      <w:r w:rsidRPr="009B1D7D">
        <w:t xml:space="preserve"> </w:t>
      </w:r>
    </w:p>
    <w:p w14:paraId="11C9CF8A" w14:textId="69830A60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Stavridou, A., Stergiopoulou, A. A., Panagouli, E., Mesiris, G., Thirios, A., Mougiakos, T., . . . Tsitsika, A. (2020). Psychosocial consequences of COVID-19 in children, adolescents and young adults: A systematic review. </w:t>
      </w:r>
      <w:r w:rsidRPr="009B1D7D">
        <w:rPr>
          <w:i/>
        </w:rPr>
        <w:t>Psychiatry and Clinical Neurosciences</w:t>
      </w:r>
      <w:r w:rsidRPr="009B1D7D">
        <w:t>,</w:t>
      </w:r>
      <w:r w:rsidRPr="009B1D7D">
        <w:rPr>
          <w:i/>
        </w:rPr>
        <w:t xml:space="preserve"> 74</w:t>
      </w:r>
      <w:r w:rsidRPr="009B1D7D">
        <w:t xml:space="preserve">(11), 615-616. </w:t>
      </w:r>
      <w:hyperlink r:id="rId26" w:history="1">
        <w:r w:rsidRPr="009B1D7D">
          <w:rPr>
            <w:rStyle w:val="Hyperlink"/>
          </w:rPr>
          <w:t>https://doi.org/10.1111/pcn.13134</w:t>
        </w:r>
      </w:hyperlink>
      <w:r w:rsidRPr="009B1D7D">
        <w:t xml:space="preserve"> </w:t>
      </w:r>
    </w:p>
    <w:p w14:paraId="78290A3C" w14:textId="7BFA0B73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Sun, F., Zhu, J., Tao, H., Ma, Y., &amp; Jin, W. (2020). A systematic review involving 11,187 participants evaluating the impact of COVID-19 on anxiety and depression in pregnant women. </w:t>
      </w:r>
      <w:r w:rsidRPr="009B1D7D">
        <w:rPr>
          <w:i/>
        </w:rPr>
        <w:t>Journal of Psychosomatic Obstetrics and Gynecology</w:t>
      </w:r>
      <w:r w:rsidRPr="009B1D7D">
        <w:t xml:space="preserve">. </w:t>
      </w:r>
      <w:hyperlink r:id="rId27" w:history="1">
        <w:r w:rsidRPr="009B1D7D">
          <w:rPr>
            <w:rStyle w:val="Hyperlink"/>
          </w:rPr>
          <w:t>https://doi.org/10.1080/0167482X.2020.1857360</w:t>
        </w:r>
      </w:hyperlink>
      <w:r w:rsidRPr="009B1D7D">
        <w:t xml:space="preserve"> </w:t>
      </w:r>
    </w:p>
    <w:p w14:paraId="22CE7634" w14:textId="25B08421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Teles Abrao Trad, A., Ibirogba, E. R., Elrefaei, A., Narang, K., Tonni, G., Picone, O., . . . Ruano, R. (2020). Complications and outcomes of SARS-CoV-2 in pregnancy: where and what is the evidence? </w:t>
      </w:r>
      <w:r w:rsidRPr="009B1D7D">
        <w:rPr>
          <w:i/>
        </w:rPr>
        <w:t>Hypertension in Pregnancy</w:t>
      </w:r>
      <w:r w:rsidRPr="009B1D7D">
        <w:t>,</w:t>
      </w:r>
      <w:r w:rsidRPr="009B1D7D">
        <w:rPr>
          <w:i/>
        </w:rPr>
        <w:t xml:space="preserve"> 39</w:t>
      </w:r>
      <w:r w:rsidRPr="009B1D7D">
        <w:t xml:space="preserve">(3), 361-369. </w:t>
      </w:r>
      <w:hyperlink r:id="rId28" w:history="1">
        <w:r w:rsidRPr="009B1D7D">
          <w:rPr>
            <w:rStyle w:val="Hyperlink"/>
          </w:rPr>
          <w:t>https://doi.org/10.1080/10641955.2020.1769645</w:t>
        </w:r>
      </w:hyperlink>
      <w:r w:rsidRPr="009B1D7D">
        <w:t xml:space="preserve"> </w:t>
      </w:r>
    </w:p>
    <w:p w14:paraId="0E9E9247" w14:textId="7043AEA0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>Tomfohr-Madsen, L. M., Racine, N., Giesbrecht, G. F., Lebel, C., &amp; Madigan, S. (2021). Depression and anxiety in pregnancy during COVID-19: A rapid review and meta-</w:t>
      </w:r>
      <w:r w:rsidRPr="009B1D7D">
        <w:lastRenderedPageBreak/>
        <w:t xml:space="preserve">analysis. </w:t>
      </w:r>
      <w:r w:rsidRPr="009B1D7D">
        <w:rPr>
          <w:i/>
        </w:rPr>
        <w:t>Psychiatry Research</w:t>
      </w:r>
      <w:r w:rsidRPr="009B1D7D">
        <w:t>,</w:t>
      </w:r>
      <w:r w:rsidRPr="009B1D7D">
        <w:rPr>
          <w:i/>
        </w:rPr>
        <w:t xml:space="preserve"> 300</w:t>
      </w:r>
      <w:r w:rsidRPr="009B1D7D">
        <w:t xml:space="preserve">, 113912. </w:t>
      </w:r>
      <w:hyperlink r:id="rId29" w:history="1">
        <w:r w:rsidRPr="009B1D7D">
          <w:rPr>
            <w:rStyle w:val="Hyperlink"/>
          </w:rPr>
          <w:t>https://doi.org/10.1016/j.psychres.2021.113912</w:t>
        </w:r>
      </w:hyperlink>
      <w:r w:rsidRPr="009B1D7D">
        <w:t xml:space="preserve"> </w:t>
      </w:r>
    </w:p>
    <w:p w14:paraId="6AD9400B" w14:textId="28AF436D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V, C. F., &amp; Iarocci, G. (2020). Child and Family Outcomes Following Pandemics: A Systematic Review and Recommendations on COVID-19 Policies. </w:t>
      </w:r>
      <w:r w:rsidRPr="009B1D7D">
        <w:rPr>
          <w:i/>
        </w:rPr>
        <w:t>Journal of Pediatric Psychology</w:t>
      </w:r>
      <w:r w:rsidRPr="009B1D7D">
        <w:t>,</w:t>
      </w:r>
      <w:r w:rsidRPr="009B1D7D">
        <w:rPr>
          <w:i/>
        </w:rPr>
        <w:t xml:space="preserve"> 45</w:t>
      </w:r>
      <w:r w:rsidRPr="009B1D7D">
        <w:t xml:space="preserve">(10), 1124-1143. </w:t>
      </w:r>
      <w:hyperlink r:id="rId30" w:history="1">
        <w:r w:rsidRPr="009B1D7D">
          <w:rPr>
            <w:rStyle w:val="Hyperlink"/>
          </w:rPr>
          <w:t>https://doi.org/10.1093/jpepsy/jsaa092</w:t>
        </w:r>
      </w:hyperlink>
      <w:r w:rsidRPr="009B1D7D">
        <w:t xml:space="preserve"> </w:t>
      </w:r>
    </w:p>
    <w:p w14:paraId="53633B4C" w14:textId="2EC5A04B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Walker, K. F., O'Donoghue, K., Grace, N., Dorling, J., Comeau, J. L., Li, W., &amp; Thornton, J. G. (2020). Maternal transmission of SARS-COV-2 to the neonate, and possible routes for such transmission: a systematic review and critical analysis. </w:t>
      </w:r>
      <w:r w:rsidRPr="009B1D7D">
        <w:rPr>
          <w:i/>
        </w:rPr>
        <w:t>BJOG: An International Journal of Obstetrics and Gynaecology</w:t>
      </w:r>
      <w:r w:rsidRPr="009B1D7D">
        <w:t>,</w:t>
      </w:r>
      <w:r w:rsidRPr="009B1D7D">
        <w:rPr>
          <w:i/>
        </w:rPr>
        <w:t xml:space="preserve"> 127</w:t>
      </w:r>
      <w:r w:rsidRPr="009B1D7D">
        <w:t xml:space="preserve">(11), 1324-1336. </w:t>
      </w:r>
      <w:hyperlink r:id="rId31" w:history="1">
        <w:r w:rsidRPr="009B1D7D">
          <w:rPr>
            <w:rStyle w:val="Hyperlink"/>
          </w:rPr>
          <w:t>https://doi.org/10.1111/1471-0528.16362</w:t>
        </w:r>
      </w:hyperlink>
      <w:r w:rsidRPr="009B1D7D">
        <w:t xml:space="preserve"> </w:t>
      </w:r>
    </w:p>
    <w:p w14:paraId="1E358413" w14:textId="41EF17DA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Yan, H., Ding, Y., &amp; Guo, W. (2020). Mental Health of Pregnant and Postpartum Women During the Coronavirus Disease 2019 Pandemic: A Systematic Review and Meta-Analysis. </w:t>
      </w:r>
      <w:r w:rsidRPr="009B1D7D">
        <w:rPr>
          <w:i/>
        </w:rPr>
        <w:t>Frontiers in Psychology</w:t>
      </w:r>
      <w:r w:rsidRPr="009B1D7D">
        <w:t>,</w:t>
      </w:r>
      <w:r w:rsidRPr="009B1D7D">
        <w:rPr>
          <w:i/>
        </w:rPr>
        <w:t xml:space="preserve"> 11</w:t>
      </w:r>
      <w:r w:rsidRPr="009B1D7D">
        <w:t xml:space="preserve">, 617001. </w:t>
      </w:r>
      <w:hyperlink r:id="rId32" w:history="1">
        <w:r w:rsidRPr="009B1D7D">
          <w:rPr>
            <w:rStyle w:val="Hyperlink"/>
          </w:rPr>
          <w:t>https://doi.org/10.3389/fpsyg.2020.617001</w:t>
        </w:r>
      </w:hyperlink>
      <w:r w:rsidRPr="009B1D7D">
        <w:t xml:space="preserve"> </w:t>
      </w:r>
    </w:p>
    <w:p w14:paraId="5D25F285" w14:textId="77777777" w:rsidR="009B1D7D" w:rsidRPr="009B1D7D" w:rsidRDefault="009B1D7D" w:rsidP="009B1D7D">
      <w:pPr>
        <w:pStyle w:val="EndNoteBibliography"/>
        <w:spacing w:after="0"/>
        <w:ind w:left="720" w:hanging="720"/>
      </w:pPr>
      <w:r w:rsidRPr="009B1D7D">
        <w:t xml:space="preserve">Yoon, S., Kang, J., &amp; Ahn, J. (2020). Clinical outcomes of 201 neonates born to mothers with COVID-19: a systematic review. </w:t>
      </w:r>
      <w:r w:rsidRPr="009B1D7D">
        <w:rPr>
          <w:i/>
        </w:rPr>
        <w:t>Eur Rev Med Pharmacol Sci</w:t>
      </w:r>
      <w:r w:rsidRPr="009B1D7D">
        <w:t>,</w:t>
      </w:r>
      <w:r w:rsidRPr="009B1D7D">
        <w:rPr>
          <w:i/>
        </w:rPr>
        <w:t xml:space="preserve"> 24</w:t>
      </w:r>
      <w:r w:rsidRPr="009B1D7D">
        <w:t xml:space="preserve">(14), 7804-7815. </w:t>
      </w:r>
    </w:p>
    <w:p w14:paraId="7E00C7AA" w14:textId="4EC9CA0E" w:rsidR="009B1D7D" w:rsidRPr="009B1D7D" w:rsidRDefault="009B1D7D" w:rsidP="009B1D7D">
      <w:pPr>
        <w:pStyle w:val="EndNoteBibliography"/>
        <w:ind w:left="720" w:hanging="720"/>
      </w:pPr>
      <w:r w:rsidRPr="009B1D7D">
        <w:t xml:space="preserve">Zaigham, M., &amp; Andersson, O. (2020). Maternal and perinatal outcomes with COVID-19: A systematic review of 108 pregnancies. </w:t>
      </w:r>
      <w:r w:rsidRPr="009B1D7D">
        <w:rPr>
          <w:i/>
        </w:rPr>
        <w:t>Acta Obstetricia et Gynecologica Scandinavica</w:t>
      </w:r>
      <w:r w:rsidRPr="009B1D7D">
        <w:t>,</w:t>
      </w:r>
      <w:r w:rsidRPr="009B1D7D">
        <w:rPr>
          <w:i/>
        </w:rPr>
        <w:t xml:space="preserve"> 99</w:t>
      </w:r>
      <w:r w:rsidRPr="009B1D7D">
        <w:t xml:space="preserve">(7), 823-829. </w:t>
      </w:r>
      <w:hyperlink r:id="rId33" w:history="1">
        <w:r w:rsidRPr="009B1D7D">
          <w:rPr>
            <w:rStyle w:val="Hyperlink"/>
          </w:rPr>
          <w:t>https://doi.org/10.1111/aogs.13867</w:t>
        </w:r>
      </w:hyperlink>
      <w:r w:rsidRPr="009B1D7D">
        <w:t xml:space="preserve"> </w:t>
      </w:r>
    </w:p>
    <w:p w14:paraId="0FA40E5D" w14:textId="0B4555FF" w:rsidR="003D4A71" w:rsidRPr="00F405B6" w:rsidRDefault="00D563A5" w:rsidP="00F405B6">
      <w:pPr>
        <w:rPr>
          <w:lang w:val="en-US"/>
        </w:rPr>
      </w:pPr>
      <w:r>
        <w:rPr>
          <w:lang w:val="en-US"/>
        </w:rPr>
        <w:fldChar w:fldCharType="end"/>
      </w:r>
    </w:p>
    <w:sectPr w:rsidR="003D4A71" w:rsidRPr="00F405B6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405B6"/>
    <w:rsid w:val="00006C02"/>
    <w:rsid w:val="00007247"/>
    <w:rsid w:val="000223BC"/>
    <w:rsid w:val="00034EDC"/>
    <w:rsid w:val="000436BC"/>
    <w:rsid w:val="00107FA7"/>
    <w:rsid w:val="001B500C"/>
    <w:rsid w:val="002200A0"/>
    <w:rsid w:val="00234D5F"/>
    <w:rsid w:val="0025111E"/>
    <w:rsid w:val="002547BB"/>
    <w:rsid w:val="0026116B"/>
    <w:rsid w:val="00296399"/>
    <w:rsid w:val="002A1786"/>
    <w:rsid w:val="002B48D2"/>
    <w:rsid w:val="002E7AA5"/>
    <w:rsid w:val="00346687"/>
    <w:rsid w:val="00351BA2"/>
    <w:rsid w:val="003D4A71"/>
    <w:rsid w:val="0048410A"/>
    <w:rsid w:val="004857BC"/>
    <w:rsid w:val="004A4BEE"/>
    <w:rsid w:val="004B4FC5"/>
    <w:rsid w:val="004E2559"/>
    <w:rsid w:val="004E4EE4"/>
    <w:rsid w:val="004E6A4B"/>
    <w:rsid w:val="00554464"/>
    <w:rsid w:val="005578D3"/>
    <w:rsid w:val="005B5AC2"/>
    <w:rsid w:val="00625F7B"/>
    <w:rsid w:val="00643FBD"/>
    <w:rsid w:val="00692FB7"/>
    <w:rsid w:val="006958A5"/>
    <w:rsid w:val="006D2441"/>
    <w:rsid w:val="00751BBC"/>
    <w:rsid w:val="00804D8D"/>
    <w:rsid w:val="00820F4D"/>
    <w:rsid w:val="00873299"/>
    <w:rsid w:val="008A5AF5"/>
    <w:rsid w:val="008B0F92"/>
    <w:rsid w:val="008B786F"/>
    <w:rsid w:val="00906FF4"/>
    <w:rsid w:val="00922E2F"/>
    <w:rsid w:val="009B1D7D"/>
    <w:rsid w:val="009D4A04"/>
    <w:rsid w:val="00A3388F"/>
    <w:rsid w:val="00A66AA6"/>
    <w:rsid w:val="00B208BF"/>
    <w:rsid w:val="00B74521"/>
    <w:rsid w:val="00BA1B53"/>
    <w:rsid w:val="00BB44ED"/>
    <w:rsid w:val="00C0149D"/>
    <w:rsid w:val="00C5600F"/>
    <w:rsid w:val="00C801D5"/>
    <w:rsid w:val="00CB4FC3"/>
    <w:rsid w:val="00D563A5"/>
    <w:rsid w:val="00D603AD"/>
    <w:rsid w:val="00D7373F"/>
    <w:rsid w:val="00DC4AD6"/>
    <w:rsid w:val="00DF3A14"/>
    <w:rsid w:val="00E03269"/>
    <w:rsid w:val="00E15443"/>
    <w:rsid w:val="00E24E48"/>
    <w:rsid w:val="00E438BF"/>
    <w:rsid w:val="00E469F7"/>
    <w:rsid w:val="00E53A14"/>
    <w:rsid w:val="00EA2E62"/>
    <w:rsid w:val="00EF1DB9"/>
    <w:rsid w:val="00F34477"/>
    <w:rsid w:val="00F405B6"/>
    <w:rsid w:val="00FF73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455D80"/>
  <w15:chartTrackingRefBased/>
  <w15:docId w15:val="{6D52AA02-BCA5-44BB-9689-6911A1E9D0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05B6"/>
    <w:rPr>
      <w:rFonts w:ascii="Calibri" w:eastAsia="Calibri" w:hAnsi="Calibri" w:cs="Calibri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3D4A7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563A5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D563A5"/>
    <w:rPr>
      <w:rFonts w:ascii="Calibri" w:eastAsia="Calibri" w:hAnsi="Calibri" w:cs="Calibri"/>
      <w:noProof/>
      <w:lang w:eastAsia="pt-BR"/>
    </w:rPr>
  </w:style>
  <w:style w:type="paragraph" w:customStyle="1" w:styleId="EndNoteBibliography">
    <w:name w:val="EndNote Bibliography"/>
    <w:basedOn w:val="Normal"/>
    <w:link w:val="EndNoteBibliographyChar"/>
    <w:rsid w:val="00D563A5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Fontepargpadro"/>
    <w:link w:val="EndNoteBibliography"/>
    <w:rsid w:val="00D563A5"/>
    <w:rPr>
      <w:rFonts w:ascii="Calibri" w:eastAsia="Calibri" w:hAnsi="Calibri" w:cs="Calibri"/>
      <w:noProof/>
      <w:lang w:eastAsia="pt-BR"/>
    </w:rPr>
  </w:style>
  <w:style w:type="character" w:styleId="Hyperlink">
    <w:name w:val="Hyperlink"/>
    <w:basedOn w:val="Fontepargpadro"/>
    <w:uiPriority w:val="99"/>
    <w:unhideWhenUsed/>
    <w:rsid w:val="00D563A5"/>
    <w:rPr>
      <w:color w:val="0563C1" w:themeColor="hyperlink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D563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016/j.ajp.2020.102533" TargetMode="External"/><Relationship Id="rId18" Type="http://schemas.openxmlformats.org/officeDocument/2006/relationships/hyperlink" Target="https://doi.org/10.3389/fmed.2020.573468" TargetMode="External"/><Relationship Id="rId26" Type="http://schemas.openxmlformats.org/officeDocument/2006/relationships/hyperlink" Target="https://doi.org/10.1111/pcn.13134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doi.org/10.1002/uog.22088" TargetMode="External"/><Relationship Id="rId34" Type="http://schemas.openxmlformats.org/officeDocument/2006/relationships/fontTable" Target="fontTable.xml"/><Relationship Id="rId7" Type="http://schemas.openxmlformats.org/officeDocument/2006/relationships/hyperlink" Target="https://doi.org/10.1016/j.jped.2020.08.008" TargetMode="External"/><Relationship Id="rId12" Type="http://schemas.openxmlformats.org/officeDocument/2006/relationships/hyperlink" Target="https://doi.org/10.1186/s40001-020-00439-w" TargetMode="External"/><Relationship Id="rId17" Type="http://schemas.openxmlformats.org/officeDocument/2006/relationships/hyperlink" Target="https://doi.org/10.1097/AOG.0000000000004010" TargetMode="External"/><Relationship Id="rId25" Type="http://schemas.openxmlformats.org/officeDocument/2006/relationships/hyperlink" Target="https://doi.org/10.1371/journal.pone.0234187" TargetMode="External"/><Relationship Id="rId33" Type="http://schemas.openxmlformats.org/officeDocument/2006/relationships/hyperlink" Target="https://doi.org/10.1111/aogs.13867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doi.org/10.1080/14767058.2020.1843155" TargetMode="External"/><Relationship Id="rId20" Type="http://schemas.openxmlformats.org/officeDocument/2006/relationships/hyperlink" Target="https://doi.org/10.3390/ijerph18052470" TargetMode="External"/><Relationship Id="rId29" Type="http://schemas.openxmlformats.org/officeDocument/2006/relationships/hyperlink" Target="https://doi.org/10.1016/j.psychres.2021.113912" TargetMode="External"/><Relationship Id="rId1" Type="http://schemas.openxmlformats.org/officeDocument/2006/relationships/styles" Target="styles.xml"/><Relationship Id="rId6" Type="http://schemas.openxmlformats.org/officeDocument/2006/relationships/hyperlink" Target="https://doi.org/10.3390/healthcare8040511" TargetMode="External"/><Relationship Id="rId11" Type="http://schemas.openxmlformats.org/officeDocument/2006/relationships/hyperlink" Target="https://doi.org/10.1016/j.ajogmf.2020.100107" TargetMode="External"/><Relationship Id="rId24" Type="http://schemas.openxmlformats.org/officeDocument/2006/relationships/hyperlink" Target="https://doi.org/10.1177/14034948211011793" TargetMode="External"/><Relationship Id="rId32" Type="http://schemas.openxmlformats.org/officeDocument/2006/relationships/hyperlink" Target="https://doi.org/10.3389/fpsyg.2020.617001" TargetMode="External"/><Relationship Id="rId5" Type="http://schemas.openxmlformats.org/officeDocument/2006/relationships/hyperlink" Target="https://doi.org/10.1159/000509290" TargetMode="External"/><Relationship Id="rId15" Type="http://schemas.openxmlformats.org/officeDocument/2006/relationships/hyperlink" Target="https://doi.org/10.1080/14767058.2020.1806817" TargetMode="External"/><Relationship Id="rId23" Type="http://schemas.openxmlformats.org/officeDocument/2006/relationships/hyperlink" Target="https://doi.org/10.3390/ijerph18020596" TargetMode="External"/><Relationship Id="rId28" Type="http://schemas.openxmlformats.org/officeDocument/2006/relationships/hyperlink" Target="https://doi.org/10.1080/10641955.2020.1769645" TargetMode="External"/><Relationship Id="rId10" Type="http://schemas.openxmlformats.org/officeDocument/2006/relationships/hyperlink" Target="https://doi.org/10.1016/s2214-109x(21)00079-6" TargetMode="External"/><Relationship Id="rId19" Type="http://schemas.openxmlformats.org/officeDocument/2006/relationships/hyperlink" Target="https://doi.org/10.1002/rmv.2208" TargetMode="External"/><Relationship Id="rId31" Type="http://schemas.openxmlformats.org/officeDocument/2006/relationships/hyperlink" Target="https://doi.org/10.1111/1471-0528.16362" TargetMode="External"/><Relationship Id="rId4" Type="http://schemas.openxmlformats.org/officeDocument/2006/relationships/hyperlink" Target="https://doi.org/10.3390/jcm9113441" TargetMode="External"/><Relationship Id="rId9" Type="http://schemas.openxmlformats.org/officeDocument/2006/relationships/hyperlink" Target="https://doi.org/10.1007/s00404-020-05889-5" TargetMode="External"/><Relationship Id="rId14" Type="http://schemas.openxmlformats.org/officeDocument/2006/relationships/hyperlink" Target="https://doi.org/10.1186/s12916-020-01719-2" TargetMode="External"/><Relationship Id="rId22" Type="http://schemas.openxmlformats.org/officeDocument/2006/relationships/hyperlink" Target="https://doi.org/10.1016/j.jpeds.2020.09.008" TargetMode="External"/><Relationship Id="rId27" Type="http://schemas.openxmlformats.org/officeDocument/2006/relationships/hyperlink" Target="https://doi.org/10.1080/0167482X.2020.1857360" TargetMode="External"/><Relationship Id="rId30" Type="http://schemas.openxmlformats.org/officeDocument/2006/relationships/hyperlink" Target="https://doi.org/10.1093/jpepsy/jsaa092" TargetMode="External"/><Relationship Id="rId35" Type="http://schemas.openxmlformats.org/officeDocument/2006/relationships/theme" Target="theme/theme1.xml"/><Relationship Id="rId8" Type="http://schemas.openxmlformats.org/officeDocument/2006/relationships/hyperlink" Target="https://doi.org/10.1016/j.ejogrb.2020.07.006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7695</Words>
  <Characters>41559</Characters>
  <Application>Microsoft Office Word</Application>
  <DocSecurity>0</DocSecurity>
  <Lines>346</Lines>
  <Paragraphs>9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nna, Ana Luiza</dc:creator>
  <cp:keywords/>
  <dc:description/>
  <cp:lastModifiedBy>Penna, Ana Luiza</cp:lastModifiedBy>
  <cp:revision>2</cp:revision>
  <dcterms:created xsi:type="dcterms:W3CDTF">2022-04-13T05:32:00Z</dcterms:created>
  <dcterms:modified xsi:type="dcterms:W3CDTF">2022-04-13T05:32:00Z</dcterms:modified>
</cp:coreProperties>
</file>